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74E06311" w:rsidR="00655191" w:rsidRPr="00F7433E" w:rsidRDefault="00B63687" w:rsidP="00BD0DA3">
      <w:pPr>
        <w:jc w:val="both"/>
        <w:rPr>
          <w:rFonts w:ascii="Arial" w:hAnsi="Arial" w:cs="Arial"/>
          <w:sz w:val="28"/>
          <w:szCs w:val="28"/>
        </w:rPr>
      </w:pPr>
      <w:r w:rsidRPr="00F7433E">
        <w:rPr>
          <w:rFonts w:ascii="Arial" w:hAnsi="Arial" w:cs="Arial"/>
          <w:sz w:val="28"/>
          <w:szCs w:val="28"/>
        </w:rPr>
        <w:t>#</w:t>
      </w:r>
      <w:r w:rsidR="00655191" w:rsidRPr="00F7433E">
        <w:rPr>
          <w:rFonts w:ascii="Arial" w:hAnsi="Arial" w:cs="Arial"/>
          <w:sz w:val="28"/>
          <w:szCs w:val="28"/>
        </w:rPr>
        <w:t>Nowhere to run, nowhere to hide: carnivoran extinction in the Holocene</w:t>
      </w:r>
    </w:p>
    <w:p w14:paraId="5E636A8C" w14:textId="6B078D3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 xml:space="preserve">John </w:t>
      </w:r>
      <w:proofErr w:type="spellStart"/>
      <w:r>
        <w:rPr>
          <w:rFonts w:ascii="Arial" w:hAnsi="Arial" w:cs="Arial"/>
        </w:rPr>
        <w:t>Alroy</w:t>
      </w:r>
      <w:proofErr w:type="spellEnd"/>
      <w:r w:rsidR="00F7433E">
        <w:rPr>
          <w:rFonts w:ascii="Arial" w:hAnsi="Arial" w:cs="Arial"/>
        </w:rPr>
        <w:t xml:space="preserve">, </w:t>
      </w:r>
      <w:r w:rsidR="00B63687">
        <w:rPr>
          <w:rFonts w:ascii="Arial" w:hAnsi="Arial" w:cs="Arial"/>
        </w:rPr>
        <w:t>Who else?</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2504486" w14:textId="77777777" w:rsidR="00B63687" w:rsidRDefault="00B63687" w:rsidP="00BD0DA3">
      <w:pPr>
        <w:jc w:val="both"/>
        <w:rPr>
          <w:rFonts w:ascii="Arial" w:hAnsi="Arial" w:cs="Arial"/>
        </w:rPr>
      </w:pPr>
    </w:p>
    <w:p w14:paraId="0D040F7C" w14:textId="5B38EFB1" w:rsidR="00B94F01" w:rsidRDefault="00B63687" w:rsidP="00BD0DA3">
      <w:pPr>
        <w:jc w:val="both"/>
        <w:rPr>
          <w:rFonts w:ascii="Arial" w:hAnsi="Arial" w:cs="Arial"/>
        </w:rPr>
      </w:pPr>
      <w:r>
        <w:rPr>
          <w:rFonts w:ascii="Arial" w:hAnsi="Arial" w:cs="Arial"/>
        </w:rPr>
        <w:t>Carnivoran evolution and extinction - general</w:t>
      </w:r>
    </w:p>
    <w:p w14:paraId="2C55B802" w14:textId="21EC89F9" w:rsidR="00B63687" w:rsidRDefault="00B63687" w:rsidP="00B63687">
      <w:pPr>
        <w:jc w:val="both"/>
        <w:rPr>
          <w:rFonts w:ascii="Arial" w:hAnsi="Arial" w:cs="Arial"/>
        </w:rPr>
      </w:pPr>
      <w:r>
        <w:rPr>
          <w:rFonts w:ascii="Arial" w:hAnsi="Arial" w:cs="Arial"/>
        </w:rPr>
        <w:t>Mammalian extinction in the Holocene zoning into carnivorans</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00E726E0" w14:textId="69354C10" w:rsidR="00B63687" w:rsidRDefault="00B63687" w:rsidP="00BD0DA3">
      <w:pPr>
        <w:jc w:val="both"/>
        <w:rPr>
          <w:rFonts w:ascii="Arial" w:hAnsi="Arial" w:cs="Arial"/>
        </w:rPr>
      </w:pPr>
      <w:r>
        <w:rPr>
          <w:rFonts w:ascii="Arial" w:hAnsi="Arial" w:cs="Arial"/>
        </w:rPr>
        <w:t>Variables used in the context of carn extinction (diet vs locomotion, brain, body size, longevity, abundance, home range etc)</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proofErr w:type="spellStart"/>
      <w:r w:rsidR="004A10EA">
        <w:rPr>
          <w:rFonts w:ascii="Arial" w:hAnsi="Arial" w:cs="Arial"/>
        </w:rPr>
        <w:t>G</w:t>
      </w:r>
      <w:r w:rsidR="00504753">
        <w:rPr>
          <w:rFonts w:ascii="Arial" w:hAnsi="Arial" w:cs="Arial"/>
        </w:rPr>
        <w:t>ithub</w:t>
      </w:r>
      <w:proofErr w:type="spellEnd"/>
      <w:r w:rsidR="00504753">
        <w:rPr>
          <w:rFonts w:ascii="Arial" w:hAnsi="Arial" w:cs="Arial"/>
        </w:rPr>
        <w:t xml:space="preserve">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1A0F1FB9" w14:textId="2811341F" w:rsidR="00243A99" w:rsidRPr="00D06963" w:rsidRDefault="00243A99" w:rsidP="000F276C">
      <w:pPr>
        <w:pStyle w:val="Heading2"/>
      </w:pPr>
      <w:r w:rsidRPr="00D06963">
        <w:t>Sample</w:t>
      </w:r>
    </w:p>
    <w:p w14:paraId="6F118B81" w14:textId="6338958E"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72FDE">
        <w:rPr>
          <w:rFonts w:ascii="Arial" w:hAnsi="Arial" w:cs="Arial"/>
        </w:rPr>
        <w:t xml:space="preserve">carnivoran </w:t>
      </w:r>
      <w:r w:rsidR="004F7314" w:rsidRPr="00D06963">
        <w:rPr>
          <w:rFonts w:ascii="Arial" w:hAnsi="Arial" w:cs="Arial"/>
        </w:rPr>
        <w:t xml:space="preserve">species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proofErr w:type="spellStart"/>
      <w:r w:rsidR="00846C01" w:rsidRPr="00D06963">
        <w:rPr>
          <w:rFonts w:ascii="Arial" w:hAnsi="Arial" w:cs="Arial"/>
        </w:rPr>
        <w:t>E</w:t>
      </w:r>
      <w:r w:rsidR="009C48B8" w:rsidRPr="00D06963">
        <w:rPr>
          <w:rFonts w:ascii="Arial" w:hAnsi="Arial" w:cs="Arial"/>
        </w:rPr>
        <w:t>coregister</w:t>
      </w:r>
      <w:proofErr w:type="spellEnd"/>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ive</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D06963">
        <w:rPr>
          <w:rFonts w:ascii="Arial" w:hAnsi="Arial" w:cs="Arial"/>
        </w:rPr>
        <w:t xml:space="preserve"> and</w:t>
      </w:r>
      <w:r w:rsidR="00AA38D0" w:rsidRPr="00D06963">
        <w:rPr>
          <w:rFonts w:ascii="Arial" w:hAnsi="Arial" w:cs="Arial"/>
        </w:rPr>
        <w:t xml:space="preserve"> </w:t>
      </w:r>
      <w:r w:rsidR="00D06963">
        <w:rPr>
          <w:rFonts w:ascii="Arial" w:hAnsi="Arial" w:cs="Arial"/>
        </w:rPr>
        <w:t>e</w:t>
      </w:r>
      <w:r w:rsidR="00AA38D0" w:rsidRPr="00D06963">
        <w:rPr>
          <w:rFonts w:ascii="Arial" w:hAnsi="Arial" w:cs="Arial"/>
        </w:rPr>
        <w:t>xtinction status</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proofErr w:type="spellStart"/>
      <w:r w:rsidRPr="00D06963">
        <w:rPr>
          <w:rFonts w:ascii="Arial" w:hAnsi="Arial" w:cs="Arial"/>
        </w:rPr>
        <w:t>Xya</w:t>
      </w:r>
      <w:proofErr w:type="spellEnd"/>
      <w:r w:rsidRPr="00D06963">
        <w:rPr>
          <w:rFonts w:ascii="Arial" w:hAnsi="Arial" w:cs="Arial"/>
        </w:rPr>
        <w:t xml:space="preserve"> to </w:t>
      </w:r>
      <w:proofErr w:type="spellStart"/>
      <w:r w:rsidRPr="00D06963">
        <w:rPr>
          <w:rFonts w:ascii="Arial" w:hAnsi="Arial" w:cs="Arial"/>
        </w:rPr>
        <w:t>Xya</w:t>
      </w:r>
      <w:proofErr w:type="spellEnd"/>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19 species</w:t>
      </w:r>
      <w:r w:rsidR="004A10EA">
        <w:rPr>
          <w:rFonts w:ascii="Arial" w:hAnsi="Arial" w:cs="Arial"/>
        </w:rPr>
        <w:t xml:space="preserve"> (</w:t>
      </w:r>
      <w:r w:rsidR="00846C01" w:rsidRPr="00D06963">
        <w:rPr>
          <w:rFonts w:ascii="Arial" w:hAnsi="Arial" w:cs="Arial"/>
        </w:rPr>
        <w:t>16.7%</w:t>
      </w:r>
      <w:r w:rsidR="004A10EA">
        <w:rPr>
          <w:rFonts w:ascii="Arial" w:hAnsi="Arial" w:cs="Arial"/>
        </w:rPr>
        <w:t>)</w:t>
      </w:r>
      <w:r w:rsidR="00846C01" w:rsidRPr="00D06963">
        <w:rPr>
          <w:rFonts w:ascii="Arial" w:hAnsi="Arial" w:cs="Arial"/>
        </w:rPr>
        <w:t xml:space="preserve"> extinct, and 95 species </w:t>
      </w:r>
      <w:r w:rsidR="004A10EA">
        <w:rPr>
          <w:rFonts w:ascii="Arial" w:hAnsi="Arial" w:cs="Arial"/>
        </w:rPr>
        <w:t>(</w:t>
      </w:r>
      <w:r w:rsidR="00846C01" w:rsidRPr="00D06963">
        <w:rPr>
          <w:rFonts w:ascii="Arial" w:hAnsi="Arial" w:cs="Arial"/>
        </w:rPr>
        <w:t>83.3%</w:t>
      </w:r>
      <w:r w:rsidR="004A10EA">
        <w:rPr>
          <w:rFonts w:ascii="Arial" w:hAnsi="Arial" w:cs="Arial"/>
        </w:rPr>
        <w:t>)</w:t>
      </w:r>
      <w:r w:rsidR="00846C01" w:rsidRPr="00D06963">
        <w:rPr>
          <w:rFonts w:ascii="Arial" w:hAnsi="Arial" w:cs="Arial"/>
        </w:rPr>
        <w:t xml:space="preserve"> extant carnivorans</w:t>
      </w:r>
      <w:r w:rsidR="00AE77E1" w:rsidRPr="00D06963">
        <w:rPr>
          <w:rFonts w:ascii="Arial" w:hAnsi="Arial" w:cs="Arial"/>
        </w:rPr>
        <w:t xml:space="preserve"> – a coverage of ~</w:t>
      </w:r>
      <w:r w:rsidR="006A4B54">
        <w:rPr>
          <w:rFonts w:ascii="Arial" w:hAnsi="Arial" w:cs="Arial"/>
        </w:rPr>
        <w:t>40</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w:t>
      </w:r>
      <w:proofErr w:type="spellStart"/>
      <w:r w:rsidR="006A4B54">
        <w:rPr>
          <w:rFonts w:ascii="Arial" w:hAnsi="Arial" w:cs="Arial"/>
        </w:rPr>
        <w:t>Pinnipedia</w:t>
      </w:r>
      <w:proofErr w:type="spellEnd"/>
      <w:r w:rsidR="006A4B54">
        <w:rPr>
          <w:rFonts w:ascii="Arial" w:hAnsi="Arial" w:cs="Arial"/>
        </w:rPr>
        <w:t>)</w:t>
      </w:r>
      <w:r w:rsidR="00AE77E1" w:rsidRPr="00D06963">
        <w:rPr>
          <w:rFonts w:ascii="Arial" w:hAnsi="Arial" w:cs="Arial"/>
        </w:rPr>
        <w:t>.</w:t>
      </w:r>
      <w:r w:rsidR="00243A99" w:rsidRPr="00D06963">
        <w:rPr>
          <w:rFonts w:ascii="Arial" w:hAnsi="Arial" w:cs="Arial"/>
        </w:rPr>
        <w:t xml:space="preserve"> </w:t>
      </w:r>
    </w:p>
    <w:p w14:paraId="13837CC6" w14:textId="2E492199" w:rsidR="00FC1E0C" w:rsidRPr="00D06963" w:rsidRDefault="00AA38D0" w:rsidP="00BD0DA3">
      <w:pPr>
        <w:jc w:val="both"/>
        <w:rPr>
          <w:rFonts w:ascii="Arial" w:hAnsi="Arial" w:cs="Arial"/>
        </w:rPr>
      </w:pPr>
      <w:r w:rsidRPr="00D06963">
        <w:rPr>
          <w:rFonts w:ascii="Arial" w:hAnsi="Arial" w:cs="Arial"/>
        </w:rPr>
        <w:t>Additionally, we collated data on brain size, EQ, locomotor type and litter size from literature sources (see TABLE X for details and sources) and calculated abundance,</w:t>
      </w:r>
      <w:r w:rsidR="00D06963">
        <w:rPr>
          <w:rFonts w:ascii="Arial" w:hAnsi="Arial" w:cs="Arial"/>
        </w:rPr>
        <w:t xml:space="preserve"> and</w:t>
      </w:r>
      <w:r w:rsidRPr="00D06963">
        <w:rPr>
          <w:rFonts w:ascii="Arial" w:hAnsi="Arial" w:cs="Arial"/>
        </w:rPr>
        <w:t xml:space="preserve"> Shannon and Simpson </w:t>
      </w:r>
      <w:r w:rsidR="00FC1E0C" w:rsidRPr="00D06963">
        <w:rPr>
          <w:rFonts w:ascii="Arial" w:hAnsi="Arial" w:cs="Arial"/>
        </w:rPr>
        <w:t>indices</w:t>
      </w:r>
      <w:r w:rsidRPr="00D06963">
        <w:rPr>
          <w:rFonts w:ascii="Arial" w:hAnsi="Arial" w:cs="Arial"/>
        </w:rPr>
        <w:t xml:space="preserve"> of diet diversity based on primary data</w:t>
      </w:r>
      <w:r w:rsidR="00FC1E0C" w:rsidRPr="00D06963">
        <w:rPr>
          <w:rFonts w:ascii="Arial" w:hAnsi="Arial" w:cs="Arial"/>
        </w:rPr>
        <w:t xml:space="preserve"> (scat and camera-traps)</w:t>
      </w:r>
      <w:r w:rsidRPr="00D06963">
        <w:rPr>
          <w:rFonts w:ascii="Arial" w:hAnsi="Arial" w:cs="Arial"/>
        </w:rPr>
        <w:t xml:space="preserve"> from the </w:t>
      </w:r>
      <w:proofErr w:type="spellStart"/>
      <w:r w:rsidRPr="00D06963">
        <w:rPr>
          <w:rFonts w:ascii="Arial" w:hAnsi="Arial" w:cs="Arial"/>
        </w:rPr>
        <w:t>Ecoregister</w:t>
      </w:r>
      <w:proofErr w:type="spellEnd"/>
      <w:r w:rsidRPr="00D06963">
        <w:rPr>
          <w:rFonts w:ascii="Arial" w:hAnsi="Arial" w:cs="Arial"/>
        </w:rPr>
        <w:t>.</w:t>
      </w:r>
      <w:r w:rsidR="00D06963">
        <w:rPr>
          <w:rFonts w:ascii="Arial" w:hAnsi="Arial" w:cs="Arial"/>
        </w:rPr>
        <w:t xml:space="preserve"> </w:t>
      </w:r>
      <w:r w:rsidR="00FC1E0C" w:rsidRPr="00D06963">
        <w:rPr>
          <w:rFonts w:ascii="Arial" w:hAnsi="Arial" w:cs="Arial"/>
        </w:rPr>
        <w:t xml:space="preserve">Scat categories in the </w:t>
      </w:r>
      <w:proofErr w:type="spellStart"/>
      <w:r w:rsidR="00FC1E0C" w:rsidRPr="00D06963">
        <w:rPr>
          <w:rFonts w:ascii="Arial" w:hAnsi="Arial" w:cs="Arial"/>
        </w:rPr>
        <w:t>Ecoregister</w:t>
      </w:r>
      <w:proofErr w:type="spellEnd"/>
      <w:r w:rsidR="00FC1E0C" w:rsidRPr="00D06963">
        <w:rPr>
          <w:rFonts w:ascii="Arial" w:hAnsi="Arial" w:cs="Arial"/>
        </w:rPr>
        <w:t xml:space="preserve"> include</w:t>
      </w:r>
      <w:r w:rsidR="00D06963">
        <w:rPr>
          <w:rFonts w:ascii="Arial" w:hAnsi="Arial" w:cs="Arial"/>
        </w:rPr>
        <w:t xml:space="preserve"> traces of</w:t>
      </w:r>
      <w:r w:rsidR="00FC1E0C" w:rsidRPr="00D06963">
        <w:rPr>
          <w:rFonts w:ascii="Arial" w:hAnsi="Arial" w:cs="Arial"/>
        </w:rPr>
        <w:t xml:space="preserve"> vertebrates (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xml:space="preserve">), fruit, plant, aquatic (annelid, mollusc) and fungi. They were obtained from 134 observations from 103 different sites, based on the </w:t>
      </w:r>
      <w:r w:rsidR="00FC1E0C" w:rsidRPr="00D06963">
        <w:rPr>
          <w:rFonts w:ascii="Arial" w:hAnsi="Arial" w:cs="Arial"/>
        </w:rPr>
        <w:lastRenderedPageBreak/>
        <w:t>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w:t>
      </w:r>
      <w:proofErr w:type="spellStart"/>
      <w:r w:rsidRPr="00D06963">
        <w:rPr>
          <w:rFonts w:ascii="Arial" w:hAnsi="Arial" w:cs="Arial"/>
        </w:rPr>
        <w:t>Ecoregister</w:t>
      </w:r>
      <w:proofErr w:type="spellEnd"/>
      <w:r w:rsidRPr="00D06963">
        <w:rPr>
          <w:rFonts w:ascii="Arial" w:hAnsi="Arial" w:cs="Arial"/>
        </w:rPr>
        <w:t xml:space="preserve"> using the following formula: </w:t>
      </w:r>
    </w:p>
    <w:p w14:paraId="2ACB18D2" w14:textId="4EA7459B" w:rsidR="00FC1E0C" w:rsidRDefault="00FC1E0C" w:rsidP="00BD0DA3">
      <w:pPr>
        <w:jc w:val="both"/>
        <w:rPr>
          <w:rFonts w:ascii="Arial" w:hAnsi="Arial" w:cs="Arial"/>
        </w:rPr>
      </w:pPr>
      <w:r w:rsidRPr="00D06963">
        <w:rPr>
          <w:rFonts w:ascii="Arial" w:hAnsi="Arial" w:cs="Arial"/>
        </w:rPr>
        <w:t>(</w:t>
      </w:r>
      <w:proofErr w:type="gramStart"/>
      <w:r w:rsidRPr="00D06963">
        <w:rPr>
          <w:rFonts w:ascii="Arial" w:hAnsi="Arial" w:cs="Arial"/>
        </w:rPr>
        <w:t>count</w:t>
      </w:r>
      <w:proofErr w:type="gramEnd"/>
      <w:r w:rsidRPr="00D06963">
        <w:rPr>
          <w:rFonts w:ascii="Arial" w:hAnsi="Arial" w:cs="Arial"/>
        </w:rPr>
        <w:t xml:space="preserve"> </w:t>
      </w:r>
      <w:r w:rsidR="004D4632">
        <w:rPr>
          <w:rFonts w:ascii="Arial" w:hAnsi="Arial" w:cs="Arial"/>
        </w:rPr>
        <w:t>–</w:t>
      </w:r>
      <w:r w:rsidRPr="00D06963">
        <w:rPr>
          <w:rFonts w:ascii="Arial" w:hAnsi="Arial" w:cs="Arial"/>
        </w:rPr>
        <w:t xml:space="preserve"> number</w:t>
      </w:r>
      <w:r w:rsidR="004D4632">
        <w:rPr>
          <w:rFonts w:ascii="Arial" w:hAnsi="Arial" w:cs="Arial"/>
        </w:rPr>
        <w:t xml:space="preserve"> of sites</w:t>
      </w:r>
      <w:r w:rsidRPr="00D06963">
        <w:rPr>
          <w:rFonts w:ascii="Arial" w:hAnsi="Arial" w:cs="Arial"/>
        </w:rPr>
        <w:t>) / (count</w:t>
      </w:r>
      <w:r w:rsidR="004D4632">
        <w:rPr>
          <w:rFonts w:ascii="Arial" w:hAnsi="Arial" w:cs="Arial"/>
        </w:rPr>
        <w:t xml:space="preserve"> </w:t>
      </w:r>
      <w:r w:rsidRPr="00D06963">
        <w:rPr>
          <w:rFonts w:ascii="Arial" w:hAnsi="Arial" w:cs="Arial"/>
        </w:rPr>
        <w:t>/ count per day) [CHECK THIS]</w:t>
      </w:r>
    </w:p>
    <w:p w14:paraId="673EF9BA" w14:textId="77777777" w:rsidR="004D4632" w:rsidRDefault="004D4632" w:rsidP="00BD0DA3">
      <w:pPr>
        <w:jc w:val="both"/>
        <w:rPr>
          <w:rFonts w:ascii="Arial" w:hAnsi="Arial" w:cs="Arial"/>
        </w:rPr>
      </w:pPr>
    </w:p>
    <w:p w14:paraId="5D9AF62A" w14:textId="5B508172" w:rsidR="004D4632" w:rsidRDefault="004D4632" w:rsidP="00BD0DA3">
      <w:pPr>
        <w:jc w:val="both"/>
        <w:rPr>
          <w:rFonts w:ascii="Arial" w:hAnsi="Arial" w:cs="Arial"/>
        </w:rPr>
      </w:pPr>
      <w:r>
        <w:rPr>
          <w:rFonts w:ascii="Arial" w:hAnsi="Arial" w:cs="Arial"/>
        </w:rPr>
        <w:t xml:space="preserve">Data are censored at 1 photograph per study – in order to remove censorship we use a standard approach of </w:t>
      </w:r>
      <w:proofErr w:type="gramStart"/>
      <w:r>
        <w:rPr>
          <w:rFonts w:ascii="Arial" w:hAnsi="Arial" w:cs="Arial"/>
        </w:rPr>
        <w:t>…..</w:t>
      </w:r>
      <w:proofErr w:type="gramEnd"/>
      <w:r>
        <w:rPr>
          <w:rFonts w:ascii="Arial" w:hAnsi="Arial" w:cs="Arial"/>
        </w:rPr>
        <w:t xml:space="preserve"> . This makes it possible for an abundance to approach 0.</w:t>
      </w:r>
    </w:p>
    <w:p w14:paraId="02262048" w14:textId="3A82CA02" w:rsidR="004D4632" w:rsidRPr="00A70179" w:rsidRDefault="004D4632" w:rsidP="00BD0DA3">
      <w:pPr>
        <w:jc w:val="both"/>
        <w:rPr>
          <w:rFonts w:ascii="Arial" w:hAnsi="Arial" w:cs="Arial"/>
          <w:lang w:val="en-US"/>
        </w:rPr>
      </w:pPr>
      <w:r>
        <w:rPr>
          <w:rFonts w:ascii="Arial" w:hAnsi="Arial" w:cs="Arial"/>
        </w:rPr>
        <w:t>&lt;the number of sites is the min number of photos needed&gt;</w:t>
      </w:r>
    </w:p>
    <w:p w14:paraId="5B0B9200" w14:textId="629CBD46" w:rsidR="00C71D95" w:rsidRPr="00D06963"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CA78C2E" w14:textId="24506AC8"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s (</w:t>
      </w:r>
      <w:r w:rsidR="00CC4A81">
        <w:rPr>
          <w:rFonts w:ascii="Arial" w:hAnsi="Arial" w:cs="Arial"/>
        </w:rPr>
        <w:t>except</w:t>
      </w:r>
      <w:r w:rsidRPr="00D06963">
        <w:rPr>
          <w:rFonts w:ascii="Arial" w:hAnsi="Arial" w:cs="Arial"/>
        </w:rPr>
        <w:t xml:space="preserve"> </w:t>
      </w:r>
      <w:r w:rsidR="00015B2F" w:rsidRPr="00D06963">
        <w:rPr>
          <w:rFonts w:ascii="Arial" w:hAnsi="Arial" w:cs="Arial"/>
        </w:rPr>
        <w:t>abundance</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Pr="00D06963">
        <w:rPr>
          <w:rFonts w:ascii="Arial" w:hAnsi="Arial" w:cs="Arial"/>
        </w:rPr>
        <w:t xml:space="preserve"> (</w:t>
      </w:r>
      <w:r w:rsidR="00015B2F" w:rsidRPr="00D06963">
        <w:rPr>
          <w:rFonts w:ascii="Arial" w:hAnsi="Arial" w:cs="Arial"/>
        </w:rPr>
        <w:t>abundance</w:t>
      </w:r>
      <w:r w:rsidRPr="00D06963">
        <w:rPr>
          <w:rFonts w:ascii="Arial" w:hAnsi="Arial" w:cs="Arial"/>
        </w:rPr>
        <w:t xml:space="preserve"> was Yeo-Johnson transformed due to many 0 values) and min-max normalised before imputation.</w:t>
      </w:r>
    </w:p>
    <w:p w14:paraId="5EFA9D7E" w14:textId="599A76C4" w:rsidR="00AA38D0" w:rsidRPr="00D06963" w:rsidRDefault="00AA38D0" w:rsidP="00BD0DA3">
      <w:pPr>
        <w:jc w:val="both"/>
        <w:rPr>
          <w:rFonts w:ascii="Arial" w:hAnsi="Arial" w:cs="Arial"/>
        </w:rPr>
      </w:pPr>
      <w:r w:rsidRPr="00D06963">
        <w:rPr>
          <w:rFonts w:ascii="Arial" w:hAnsi="Arial" w:cs="Arial"/>
        </w:rPr>
        <w:t>Detailed description of all variables used, including source</w:t>
      </w:r>
      <w:r w:rsidR="00CC4A81">
        <w:rPr>
          <w:rFonts w:ascii="Arial" w:hAnsi="Arial" w:cs="Arial"/>
        </w:rPr>
        <w:t>s</w:t>
      </w:r>
      <w:r w:rsidRPr="00D06963">
        <w:rPr>
          <w:rFonts w:ascii="Arial" w:hAnsi="Arial" w:cs="Arial"/>
        </w:rPr>
        <w:t>, distribution</w:t>
      </w:r>
      <w:r w:rsidR="00BD0DA3" w:rsidRPr="00D06963">
        <w:rPr>
          <w:rFonts w:ascii="Arial" w:hAnsi="Arial" w:cs="Arial"/>
        </w:rPr>
        <w:t xml:space="preserve"> (along with distribution of the imputed datasets) </w:t>
      </w:r>
      <w:r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D58DD1"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 xml:space="preserve">6 </w:t>
            </w:r>
            <w:proofErr w:type="spellStart"/>
            <w:r w:rsidRPr="00CC4A81">
              <w:rPr>
                <w:rFonts w:ascii="Arial" w:hAnsi="Arial" w:cs="Arial"/>
                <w:sz w:val="16"/>
                <w:szCs w:val="16"/>
              </w:rPr>
              <w:t>categoris</w:t>
            </w:r>
            <w:proofErr w:type="spellEnd"/>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 xml:space="preserve">SF – </w:t>
            </w:r>
            <w:proofErr w:type="spellStart"/>
            <w:r w:rsidRPr="00CC4A81">
              <w:rPr>
                <w:rFonts w:ascii="Arial" w:hAnsi="Arial" w:cs="Arial"/>
                <w:sz w:val="16"/>
                <w:szCs w:val="16"/>
              </w:rPr>
              <w:t>semifossorial</w:t>
            </w:r>
            <w:proofErr w:type="spellEnd"/>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0B4DD2AD"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20%</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 xml:space="preserve">) while </w:t>
      </w:r>
      <w:r w:rsidR="00CC4A81">
        <w:rPr>
          <w:rFonts w:ascii="Arial" w:hAnsi="Arial" w:cs="Arial"/>
        </w:rPr>
        <w:t>l</w:t>
      </w:r>
      <w:r w:rsidR="003706A5" w:rsidRPr="00D06963">
        <w:rPr>
          <w:rFonts w:ascii="Arial" w:hAnsi="Arial" w:cs="Arial"/>
        </w:rPr>
        <w:t xml:space="preserve">ocomotor type and BMR had </w:t>
      </w:r>
      <w:r w:rsidR="004A10EA">
        <w:rPr>
          <w:rFonts w:ascii="Arial" w:hAnsi="Arial" w:cs="Arial"/>
        </w:rPr>
        <w:t>no</w:t>
      </w:r>
      <w:r w:rsidR="00BD0DA3" w:rsidRPr="00D06963">
        <w:rPr>
          <w:rFonts w:ascii="Arial" w:hAnsi="Arial" w:cs="Arial"/>
        </w:rPr>
        <w:t xml:space="preserve"> missing 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713, </w:t>
      </w:r>
      <w:proofErr w:type="spellStart"/>
      <w:r w:rsidR="005841C2" w:rsidRPr="005841C2">
        <w:rPr>
          <w:rFonts w:ascii="Arial" w:hAnsi="Arial" w:cs="Arial"/>
        </w:rPr>
        <w:t>df</w:t>
      </w:r>
      <w:proofErr w:type="spellEnd"/>
      <w:r w:rsidR="005841C2" w:rsidRPr="005841C2">
        <w:rPr>
          <w:rFonts w:ascii="Arial" w:hAnsi="Arial" w:cs="Arial"/>
        </w:rPr>
        <w:t>=554, p&lt;0.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Predictive Means Matching (PMM)</w:t>
      </w:r>
      <w:r w:rsidRPr="00D06963">
        <w:rPr>
          <w:rFonts w:ascii="Arial" w:hAnsi="Arial" w:cs="Arial"/>
        </w:rPr>
        <w:t>, and all categorical variables</w:t>
      </w:r>
      <w:r w:rsidR="00BD0DA3" w:rsidRPr="00D06963">
        <w:rPr>
          <w:rFonts w:ascii="Arial" w:hAnsi="Arial" w:cs="Arial"/>
        </w:rPr>
        <w:t xml:space="preserve"> were imputed using </w:t>
      </w:r>
      <w:r w:rsidRPr="00D06963">
        <w:rPr>
          <w:rFonts w:ascii="Arial" w:hAnsi="Arial" w:cs="Arial"/>
        </w:rPr>
        <w:t>Polytomous logistic regression (</w:t>
      </w:r>
      <w:proofErr w:type="spellStart"/>
      <w:r w:rsidR="00576A20">
        <w:rPr>
          <w:rFonts w:ascii="Arial" w:hAnsi="Arial" w:cs="Arial"/>
        </w:rPr>
        <w:t>P</w:t>
      </w:r>
      <w:r w:rsidRPr="00D06963">
        <w:rPr>
          <w:rFonts w:ascii="Arial" w:hAnsi="Arial" w:cs="Arial"/>
        </w:rPr>
        <w:t>olyreg</w:t>
      </w:r>
      <w:proofErr w:type="spellEnd"/>
      <w:r w:rsidRPr="00D06963">
        <w:rPr>
          <w:rFonts w:ascii="Arial" w:hAnsi="Arial" w:cs="Arial"/>
        </w:rPr>
        <w:t>)</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 xml:space="preserve">Martes </w:t>
      </w:r>
      <w:proofErr w:type="spellStart"/>
      <w:r w:rsidR="009C48B8" w:rsidRPr="00D06963">
        <w:rPr>
          <w:rFonts w:ascii="Arial" w:hAnsi="Arial" w:cs="Arial"/>
          <w:i/>
          <w:iCs/>
        </w:rPr>
        <w:t>caurina</w:t>
      </w:r>
      <w:proofErr w:type="spellEnd"/>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robustus</w:t>
      </w:r>
      <w:r w:rsidR="009C48B8" w:rsidRPr="00D06963">
        <w:rPr>
          <w:rFonts w:ascii="Arial" w:hAnsi="Arial" w:cs="Arial"/>
        </w:rPr>
        <w:t xml:space="preserve"> as sister to both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w:t>
      </w:r>
      <w:proofErr w:type="spellStart"/>
      <w:r w:rsidR="009C48B8" w:rsidRPr="00D06963">
        <w:rPr>
          <w:rFonts w:ascii="Arial" w:hAnsi="Arial" w:cs="Arial"/>
          <w:i/>
          <w:iCs/>
        </w:rPr>
        <w:t>chinga</w:t>
      </w:r>
      <w:proofErr w:type="spellEnd"/>
      <w:r w:rsidR="009C48B8" w:rsidRPr="00D06963">
        <w:rPr>
          <w:rFonts w:ascii="Arial" w:hAnsi="Arial" w:cs="Arial"/>
        </w:rPr>
        <w:t xml:space="preserve"> </w:t>
      </w:r>
      <w:r w:rsidR="009C48B8" w:rsidRPr="00D06963">
        <w:rPr>
          <w:rFonts w:ascii="Arial" w:hAnsi="Arial" w:cs="Arial"/>
          <w:i/>
          <w:iCs/>
        </w:rPr>
        <w:t xml:space="preserve">and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w:t>
      </w:r>
      <w:proofErr w:type="spellStart"/>
      <w:r w:rsidR="009C48B8" w:rsidRPr="00D06963">
        <w:rPr>
          <w:rFonts w:ascii="Arial" w:hAnsi="Arial" w:cs="Arial"/>
          <w:i/>
          <w:iCs/>
        </w:rPr>
        <w:t>leuconotus</w:t>
      </w:r>
      <w:proofErr w:type="spellEnd"/>
      <w:r w:rsidR="009C48B8" w:rsidRPr="00D06963">
        <w:rPr>
          <w:rFonts w:ascii="Arial" w:hAnsi="Arial" w:cs="Arial"/>
        </w:rPr>
        <w:t xml:space="preserve">, and </w:t>
      </w:r>
      <w:r w:rsidR="009C48B8" w:rsidRPr="00D06963">
        <w:rPr>
          <w:rFonts w:ascii="Arial" w:hAnsi="Arial" w:cs="Arial"/>
          <w:i/>
          <w:iCs/>
        </w:rPr>
        <w:t xml:space="preserve">Felis </w:t>
      </w:r>
      <w:proofErr w:type="spellStart"/>
      <w:r w:rsidR="009C48B8" w:rsidRPr="00D06963">
        <w:rPr>
          <w:rFonts w:ascii="Arial" w:hAnsi="Arial" w:cs="Arial"/>
          <w:i/>
          <w:iCs/>
        </w:rPr>
        <w:t>lybica</w:t>
      </w:r>
      <w:proofErr w:type="spellEnd"/>
      <w:r w:rsidR="009C48B8" w:rsidRPr="00D06963">
        <w:rPr>
          <w:rFonts w:ascii="Arial" w:hAnsi="Arial" w:cs="Arial"/>
        </w:rPr>
        <w:t xml:space="preserve"> as sister to </w:t>
      </w:r>
      <w:r w:rsidR="009C48B8" w:rsidRPr="00D06963">
        <w:rPr>
          <w:rFonts w:ascii="Arial" w:hAnsi="Arial" w:cs="Arial"/>
          <w:i/>
          <w:iCs/>
        </w:rPr>
        <w:t xml:space="preserve">Felis </w:t>
      </w:r>
      <w:proofErr w:type="spellStart"/>
      <w:r w:rsidR="009C48B8" w:rsidRPr="00D06963">
        <w:rPr>
          <w:rFonts w:ascii="Arial" w:hAnsi="Arial" w:cs="Arial"/>
          <w:i/>
          <w:iCs/>
        </w:rPr>
        <w:t>silvestris</w:t>
      </w:r>
      <w:proofErr w:type="spellEnd"/>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32C94DE8"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1</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07.1 Build 554</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r w:rsidR="007F1D36" w:rsidRPr="00D06963">
        <w:rPr>
          <w:rFonts w:ascii="Arial" w:hAnsi="Arial" w:cs="Arial"/>
        </w:rPr>
        <w:t xml:space="preserve">The </w:t>
      </w:r>
      <w:proofErr w:type="spellStart"/>
      <w:r w:rsidR="00B94F01" w:rsidRPr="00D06963">
        <w:rPr>
          <w:rFonts w:ascii="Arial" w:hAnsi="Arial" w:cs="Arial"/>
        </w:rPr>
        <w:t>MCMCglmm</w:t>
      </w:r>
      <w:proofErr w:type="spellEnd"/>
      <w:r w:rsidR="00B94F01" w:rsidRPr="00D06963">
        <w:rPr>
          <w:rFonts w:ascii="Arial" w:hAnsi="Arial" w:cs="Arial"/>
        </w:rPr>
        <w:t xml:space="preserve"> </w:t>
      </w:r>
      <w:r w:rsidR="007F1D36" w:rsidRPr="00D06963">
        <w:rPr>
          <w:rFonts w:ascii="Arial" w:hAnsi="Arial" w:cs="Arial"/>
        </w:rPr>
        <w:t>results (20 datasets, 100</w:t>
      </w:r>
      <w:r w:rsidR="00CC4A81">
        <w:rPr>
          <w:rFonts w:ascii="Arial" w:hAnsi="Arial" w:cs="Arial"/>
        </w:rPr>
        <w:t>0</w:t>
      </w:r>
      <w:r w:rsidR="007F1D36" w:rsidRPr="00D06963">
        <w:rPr>
          <w:rFonts w:ascii="Arial" w:hAnsi="Arial" w:cs="Arial"/>
        </w:rPr>
        <w:t xml:space="preserve"> trees, N chains) were</w:t>
      </w:r>
      <w:r w:rsidR="00B94F01" w:rsidRPr="00D06963">
        <w:rPr>
          <w:rFonts w:ascii="Arial" w:hAnsi="Arial" w:cs="Arial"/>
        </w:rPr>
        <w:t xml:space="preserve"> pooled used Rubin’s rule</w:t>
      </w:r>
      <w:r w:rsidR="00137F1B" w:rsidRPr="00D06963">
        <w:rPr>
          <w:rFonts w:ascii="Arial" w:hAnsi="Arial" w:cs="Arial"/>
        </w:rPr>
        <w:t xml:space="preserve"> </w:t>
      </w:r>
      <w:r w:rsidR="00137F1B" w:rsidRPr="00D06963">
        <w:rPr>
          <w:rFonts w:ascii="Arial" w:hAnsi="Arial" w:cs="Arial"/>
        </w:rPr>
        <w:fldChar w:fldCharType="begin"/>
      </w:r>
      <w:r w:rsidR="00137F1B" w:rsidRPr="00D06963">
        <w:rPr>
          <w:rFonts w:ascii="Arial" w:hAnsi="Arial" w:cs="Arial"/>
        </w:rPr>
        <w:instrText xml:space="preserve"> ADDIN EN.CITE &lt;EndNote&gt;&lt;Cite&gt;&lt;Author&gt;Barnard&lt;/Author&gt;&lt;Year&gt;1999&lt;/Year&gt;&lt;RecNum&gt;404&lt;/RecNum&gt;&lt;DisplayText&gt;(Barnard &amp;amp; Rubin, 1999)&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abbr-1&gt;Biometrika&lt;/abbr-1&gt;&lt;abbr-2&gt;Biometrika&lt;/abbr-2&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00137F1B" w:rsidRPr="00D06963">
        <w:rPr>
          <w:rFonts w:ascii="Arial" w:hAnsi="Arial" w:cs="Arial"/>
        </w:rPr>
        <w:fldChar w:fldCharType="separate"/>
      </w:r>
      <w:r w:rsidR="00137F1B" w:rsidRPr="00D06963">
        <w:rPr>
          <w:rFonts w:ascii="Arial" w:hAnsi="Arial" w:cs="Arial"/>
          <w:noProof/>
        </w:rPr>
        <w:t>(Barnard &amp; Rubin, 1999)</w:t>
      </w:r>
      <w:r w:rsidR="00137F1B" w:rsidRPr="00D06963">
        <w:rPr>
          <w:rFonts w:ascii="Arial" w:hAnsi="Arial" w:cs="Arial"/>
        </w:rPr>
        <w:fldChar w:fldCharType="end"/>
      </w:r>
      <w:r w:rsidR="007F1D36" w:rsidRPr="00D06963">
        <w:rPr>
          <w:rFonts w:ascii="Arial" w:hAnsi="Arial" w:cs="Arial"/>
        </w:rPr>
        <w:t>.</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1B53D27"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proofErr w:type="spellStart"/>
            <w:r w:rsidRPr="00D06963">
              <w:rPr>
                <w:rFonts w:ascii="Arial" w:hAnsi="Arial" w:cs="Arial"/>
              </w:rPr>
              <w:t>BAMMtools</w:t>
            </w:r>
            <w:proofErr w:type="spellEnd"/>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0AA6602D" w:rsidR="00235945" w:rsidRPr="00D06963" w:rsidRDefault="00235945" w:rsidP="00BD0DA3">
            <w:pPr>
              <w:jc w:val="both"/>
              <w:rPr>
                <w:rFonts w:ascii="Arial" w:hAnsi="Arial" w:cs="Arial"/>
              </w:rPr>
            </w:pPr>
            <w:r>
              <w:rPr>
                <w:rFonts w:ascii="Arial" w:hAnsi="Arial" w:cs="Arial"/>
              </w:rPr>
              <w:t xml:space="preserve">Estimation on D </w:t>
            </w:r>
            <w:proofErr w:type="spellStart"/>
            <w:r>
              <w:rPr>
                <w:rFonts w:ascii="Arial" w:hAnsi="Arial" w:cs="Arial"/>
              </w:rPr>
              <w:t>phy</w:t>
            </w:r>
            <w:proofErr w:type="spellEnd"/>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proofErr w:type="spellStart"/>
            <w:r w:rsidRPr="00D06963">
              <w:rPr>
                <w:rFonts w:ascii="Arial" w:hAnsi="Arial" w:cs="Arial"/>
              </w:rPr>
              <w:lastRenderedPageBreak/>
              <w:t>dplyr</w:t>
            </w:r>
            <w:proofErr w:type="spellEnd"/>
            <w:r w:rsidRPr="00D06963">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proofErr w:type="spellStart"/>
            <w:r>
              <w:rPr>
                <w:rFonts w:ascii="Arial" w:hAnsi="Arial" w:cs="Arial"/>
              </w:rPr>
              <w:t>e</w:t>
            </w:r>
            <w:r w:rsidR="00F15ED2" w:rsidRPr="00D06963">
              <w:rPr>
                <w:rFonts w:ascii="Arial" w:hAnsi="Arial" w:cs="Arial"/>
              </w:rPr>
              <w:t>asystats</w:t>
            </w:r>
            <w:proofErr w:type="spellEnd"/>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proofErr w:type="spellStart"/>
            <w:r w:rsidRPr="00D06963">
              <w:rPr>
                <w:rFonts w:ascii="Arial" w:hAnsi="Arial" w:cs="Arial"/>
              </w:rPr>
              <w:t>ggtree</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57F93DDD" w14:textId="77777777" w:rsidR="00CF7F20" w:rsidRDefault="00F15ED2" w:rsidP="00BD0DA3">
            <w:pPr>
              <w:jc w:val="both"/>
              <w:rPr>
                <w:rFonts w:ascii="Arial" w:hAnsi="Arial" w:cs="Arial"/>
              </w:rPr>
            </w:pPr>
            <w:proofErr w:type="spellStart"/>
            <w:r w:rsidRPr="00D06963">
              <w:rPr>
                <w:rFonts w:ascii="Arial" w:hAnsi="Arial" w:cs="Arial"/>
              </w:rPr>
              <w:t>Phylogeneti</w:t>
            </w:r>
            <w:proofErr w:type="spellEnd"/>
          </w:p>
          <w:p w14:paraId="4AAD0724" w14:textId="12B8D612" w:rsidR="00F15ED2" w:rsidRPr="00D06963" w:rsidRDefault="00F15ED2" w:rsidP="00BD0DA3">
            <w:pPr>
              <w:jc w:val="both"/>
              <w:rPr>
                <w:rFonts w:ascii="Arial" w:hAnsi="Arial" w:cs="Arial"/>
              </w:rPr>
            </w:pPr>
            <w:r w:rsidRPr="00D06963">
              <w:rPr>
                <w:rFonts w:ascii="Arial" w:hAnsi="Arial" w:cs="Arial"/>
              </w:rPr>
              <w:t>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660C9C7B" w:rsidR="00F15ED2" w:rsidRPr="00D06963" w:rsidRDefault="00F15ED2" w:rsidP="00BD0DA3">
            <w:pPr>
              <w:jc w:val="both"/>
              <w:rPr>
                <w:rFonts w:ascii="Arial" w:hAnsi="Arial" w:cs="Arial"/>
              </w:rPr>
            </w:pPr>
            <w:proofErr w:type="spellStart"/>
            <w:r w:rsidRPr="00D06963">
              <w:rPr>
                <w:rFonts w:ascii="Arial" w:hAnsi="Arial" w:cs="Arial"/>
              </w:rPr>
              <w:t>lavaan</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0CE19AC9" w:rsidR="00F15ED2" w:rsidRPr="00D06963" w:rsidRDefault="00F15ED2" w:rsidP="00BD0DA3">
            <w:pPr>
              <w:jc w:val="both"/>
              <w:rPr>
                <w:rFonts w:ascii="Arial" w:hAnsi="Arial" w:cs="Arial"/>
              </w:rPr>
            </w:pPr>
            <w:proofErr w:type="spellStart"/>
            <w:r w:rsidRPr="00D06963">
              <w:rPr>
                <w:rFonts w:ascii="Arial" w:hAnsi="Arial" w:cs="Arial"/>
              </w:rPr>
              <w:t>MCMCglmm</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proofErr w:type="spellStart"/>
            <w:r w:rsidRPr="00D06963">
              <w:rPr>
                <w:rFonts w:ascii="Arial" w:hAnsi="Arial" w:cs="Arial"/>
              </w:rPr>
              <w:t>MCMCglmm</w:t>
            </w:r>
            <w:proofErr w:type="spellEnd"/>
          </w:p>
        </w:tc>
      </w:tr>
      <w:tr w:rsidR="00F15ED2" w:rsidRPr="00D06963" w14:paraId="6A280C19" w14:textId="56FA4284" w:rsidTr="00E16F32">
        <w:tc>
          <w:tcPr>
            <w:tcW w:w="4673" w:type="dxa"/>
          </w:tcPr>
          <w:p w14:paraId="2BB8C346" w14:textId="32A1C19C" w:rsidR="00F15ED2" w:rsidRPr="00D06963" w:rsidRDefault="00F15ED2" w:rsidP="00BD0DA3">
            <w:pPr>
              <w:jc w:val="both"/>
              <w:rPr>
                <w:rFonts w:ascii="Arial" w:hAnsi="Arial" w:cs="Arial"/>
              </w:rPr>
            </w:pPr>
            <w:proofErr w:type="spellStart"/>
            <w:r w:rsidRPr="00D06963">
              <w:rPr>
                <w:rFonts w:ascii="Arial" w:hAnsi="Arial" w:cs="Arial"/>
              </w:rPr>
              <w:t>mulTree</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 xml:space="preserve">Incorporating multiple trees in </w:t>
            </w:r>
            <w:proofErr w:type="spellStart"/>
            <w:r w:rsidRPr="00D06963">
              <w:rPr>
                <w:rFonts w:ascii="Arial" w:hAnsi="Arial" w:cs="Arial"/>
              </w:rPr>
              <w:t>MCMCglmm</w:t>
            </w:r>
            <w:proofErr w:type="spellEnd"/>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proofErr w:type="spellStart"/>
            <w:r w:rsidRPr="00D06963">
              <w:rPr>
                <w:rFonts w:ascii="Arial" w:hAnsi="Arial" w:cs="Arial"/>
              </w:rPr>
              <w:t>naniar</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737DB654" w:rsidR="00F15ED2" w:rsidRPr="00D06963" w:rsidRDefault="00F15ED2" w:rsidP="00BD0DA3">
            <w:pPr>
              <w:jc w:val="both"/>
              <w:rPr>
                <w:rFonts w:ascii="Arial" w:hAnsi="Arial" w:cs="Arial"/>
              </w:rPr>
            </w:pPr>
            <w:proofErr w:type="spellStart"/>
            <w:r w:rsidRPr="00D06963">
              <w:rPr>
                <w:rFonts w:ascii="Arial" w:hAnsi="Arial" w:cs="Arial"/>
              </w:rPr>
              <w:t>phylolm</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7193BA7F" w:rsidR="00F15ED2" w:rsidRPr="00D06963" w:rsidRDefault="00F15ED2" w:rsidP="00BD0DA3">
            <w:pPr>
              <w:jc w:val="both"/>
              <w:rPr>
                <w:rFonts w:ascii="Arial" w:hAnsi="Arial" w:cs="Arial"/>
              </w:rPr>
            </w:pPr>
            <w:proofErr w:type="spellStart"/>
            <w:r w:rsidRPr="00D06963">
              <w:rPr>
                <w:rFonts w:ascii="Arial" w:hAnsi="Arial" w:cs="Arial"/>
              </w:rPr>
              <w:t>phytools</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20F731EE"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proofErr w:type="spellStart"/>
            <w:r w:rsidRPr="00D06963">
              <w:rPr>
                <w:rFonts w:ascii="Arial" w:hAnsi="Arial" w:cs="Arial"/>
              </w:rPr>
              <w:t>semTools</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A14083E"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EC905AF" w:rsidR="00137F1B" w:rsidRPr="00D06963" w:rsidRDefault="00137F1B" w:rsidP="00BD0DA3">
      <w:pPr>
        <w:jc w:val="both"/>
        <w:rPr>
          <w:rFonts w:ascii="Arial" w:hAnsi="Arial" w:cs="Arial"/>
        </w:rPr>
      </w:pPr>
    </w:p>
    <w:p w14:paraId="20EBC46C" w14:textId="4C619FBF" w:rsidR="00137F1B" w:rsidRDefault="007F1D36" w:rsidP="000F276C">
      <w:pPr>
        <w:pStyle w:val="Heading2"/>
      </w:pPr>
      <w:proofErr w:type="spellStart"/>
      <w:r w:rsidRPr="00D06963">
        <w:t>MCMCglmm</w:t>
      </w:r>
      <w:proofErr w:type="spellEnd"/>
    </w:p>
    <w:p w14:paraId="7303C0F3" w14:textId="77777777" w:rsidR="00B63687" w:rsidRDefault="00B63687" w:rsidP="00B63687">
      <w:pPr>
        <w:pStyle w:val="ListParagraph"/>
        <w:numPr>
          <w:ilvl w:val="0"/>
          <w:numId w:val="3"/>
        </w:numPr>
        <w:jc w:val="both"/>
        <w:rPr>
          <w:rFonts w:ascii="Arial" w:hAnsi="Arial" w:cs="Arial"/>
        </w:rPr>
      </w:pPr>
      <w:r w:rsidRPr="00B63687">
        <w:rPr>
          <w:rFonts w:ascii="Arial" w:hAnsi="Arial" w:cs="Arial"/>
        </w:rPr>
        <w:t>Priors</w:t>
      </w:r>
    </w:p>
    <w:p w14:paraId="0BB76A99" w14:textId="49814258" w:rsidR="00B63687" w:rsidRDefault="00B63687" w:rsidP="00B63687">
      <w:pPr>
        <w:pStyle w:val="ListParagraph"/>
        <w:numPr>
          <w:ilvl w:val="0"/>
          <w:numId w:val="3"/>
        </w:numPr>
        <w:jc w:val="both"/>
        <w:rPr>
          <w:rFonts w:ascii="Arial" w:hAnsi="Arial" w:cs="Arial"/>
        </w:rPr>
      </w:pPr>
      <w:r w:rsidRPr="00B63687">
        <w:rPr>
          <w:rFonts w:ascii="Arial" w:hAnsi="Arial" w:cs="Arial"/>
        </w:rPr>
        <w:t>Parameters</w:t>
      </w:r>
    </w:p>
    <w:p w14:paraId="64C67E65" w14:textId="5FB0BDF4" w:rsidR="00B63687" w:rsidRPr="00B63687" w:rsidRDefault="00B63687" w:rsidP="00B63687">
      <w:pPr>
        <w:pStyle w:val="ListParagraph"/>
        <w:numPr>
          <w:ilvl w:val="0"/>
          <w:numId w:val="3"/>
        </w:numPr>
        <w:jc w:val="both"/>
        <w:rPr>
          <w:rFonts w:ascii="Arial" w:hAnsi="Arial" w:cs="Arial"/>
        </w:rPr>
      </w:pPr>
      <w:r>
        <w:rPr>
          <w:rFonts w:ascii="Arial" w:hAnsi="Arial" w:cs="Arial"/>
        </w:rPr>
        <w:t xml:space="preserve">Chains, etc </w:t>
      </w:r>
      <w:proofErr w:type="spellStart"/>
      <w:r>
        <w:rPr>
          <w:rFonts w:ascii="Arial" w:hAnsi="Arial" w:cs="Arial"/>
        </w:rPr>
        <w:t>etc</w:t>
      </w:r>
      <w:proofErr w:type="spellEnd"/>
      <w:r>
        <w:rPr>
          <w:rFonts w:ascii="Arial" w:hAnsi="Arial" w:cs="Arial"/>
        </w:rPr>
        <w:t xml:space="preserve"> </w:t>
      </w:r>
      <w:proofErr w:type="spellStart"/>
      <w:r>
        <w:rPr>
          <w:rFonts w:ascii="Arial" w:hAnsi="Arial" w:cs="Arial"/>
        </w:rPr>
        <w:t>etc</w:t>
      </w:r>
      <w:proofErr w:type="spellEnd"/>
    </w:p>
    <w:p w14:paraId="1D859A50" w14:textId="68292B11" w:rsidR="00BD0DA3" w:rsidRPr="00D06963" w:rsidRDefault="00BD0DA3" w:rsidP="000F276C">
      <w:pPr>
        <w:pStyle w:val="Heading2"/>
      </w:pPr>
      <w:r w:rsidRPr="00D06963">
        <w:t>SEM</w:t>
      </w:r>
    </w:p>
    <w:p w14:paraId="7435AF2B" w14:textId="77777777" w:rsidR="00B63687" w:rsidRDefault="00B63687" w:rsidP="00BD0DA3">
      <w:pPr>
        <w:jc w:val="both"/>
        <w:rPr>
          <w:rFonts w:ascii="Arial" w:hAnsi="Arial" w:cs="Arial"/>
        </w:rPr>
      </w:pPr>
    </w:p>
    <w:p w14:paraId="627DE6D7" w14:textId="27219850" w:rsidR="00FC4E1F" w:rsidRDefault="00FF48FA" w:rsidP="000F276C">
      <w:pPr>
        <w:pStyle w:val="Heading1"/>
      </w:pPr>
      <w:r w:rsidRPr="00B63687">
        <w:t>R</w:t>
      </w:r>
      <w:r w:rsidR="00B63687" w:rsidRPr="00B63687">
        <w:t>esults</w:t>
      </w:r>
    </w:p>
    <w:p w14:paraId="6B0C0C93" w14:textId="77777777" w:rsidR="000F276C" w:rsidRDefault="000F276C" w:rsidP="00BD0DA3">
      <w:pPr>
        <w:jc w:val="both"/>
        <w:rPr>
          <w:rFonts w:ascii="Arial" w:hAnsi="Arial" w:cs="Arial"/>
        </w:rPr>
      </w:pPr>
    </w:p>
    <w:p w14:paraId="7DD25D3D" w14:textId="11C26E3E" w:rsidR="000F276C" w:rsidRDefault="000F276C" w:rsidP="00BD0DA3">
      <w:pPr>
        <w:jc w:val="both"/>
        <w:rPr>
          <w:rFonts w:ascii="Arial" w:hAnsi="Arial" w:cs="Arial"/>
        </w:rPr>
      </w:pPr>
      <w:r>
        <w:rPr>
          <w:rFonts w:ascii="Arial" w:hAnsi="Arial" w:cs="Arial"/>
        </w:rPr>
        <w:t>PCA for model selection</w:t>
      </w:r>
    </w:p>
    <w:p w14:paraId="60E255E1" w14:textId="06A833A8" w:rsidR="00B63687" w:rsidRDefault="00B63687" w:rsidP="00BD0DA3">
      <w:pPr>
        <w:jc w:val="both"/>
        <w:rPr>
          <w:rFonts w:ascii="Arial" w:hAnsi="Arial" w:cs="Arial"/>
        </w:rPr>
      </w:pPr>
      <w:proofErr w:type="spellStart"/>
      <w:r>
        <w:rPr>
          <w:rFonts w:ascii="Arial" w:hAnsi="Arial" w:cs="Arial"/>
        </w:rPr>
        <w:t>MCMCglmm</w:t>
      </w:r>
      <w:proofErr w:type="spellEnd"/>
      <w:r>
        <w:rPr>
          <w:rFonts w:ascii="Arial" w:hAnsi="Arial" w:cs="Arial"/>
        </w:rPr>
        <w:t xml:space="preserve"> (and </w:t>
      </w:r>
      <w:proofErr w:type="spellStart"/>
      <w:r>
        <w:rPr>
          <w:rFonts w:ascii="Arial" w:hAnsi="Arial" w:cs="Arial"/>
        </w:rPr>
        <w:t>phyloglm</w:t>
      </w:r>
      <w:proofErr w:type="spellEnd"/>
      <w:r>
        <w:rPr>
          <w:rFonts w:ascii="Arial" w:hAnsi="Arial" w:cs="Arial"/>
        </w:rPr>
        <w:t>) – report models and posterior distr</w:t>
      </w:r>
      <w:r w:rsidR="000F276C">
        <w:rPr>
          <w:rFonts w:ascii="Arial" w:hAnsi="Arial" w:cs="Arial"/>
        </w:rPr>
        <w:t>ibutions</w:t>
      </w:r>
    </w:p>
    <w:p w14:paraId="5AC1DA9C" w14:textId="59EC7B92" w:rsidR="000F276C" w:rsidRPr="000F276C" w:rsidRDefault="000F276C" w:rsidP="000F276C">
      <w:pPr>
        <w:jc w:val="both"/>
        <w:rPr>
          <w:rFonts w:ascii="Arial" w:hAnsi="Arial" w:cs="Arial"/>
        </w:rPr>
      </w:pPr>
      <w:r>
        <w:rPr>
          <w:rFonts w:ascii="Arial" w:hAnsi="Arial" w:cs="Arial"/>
        </w:rPr>
        <w:t>SEM – analyse causality</w:t>
      </w:r>
    </w:p>
    <w:p w14:paraId="076DDFD1" w14:textId="5AD28EEC" w:rsidR="00FC4E1F" w:rsidRDefault="000F276C" w:rsidP="000F276C">
      <w:pPr>
        <w:pStyle w:val="Heading1"/>
      </w:pPr>
      <w:r w:rsidRPr="000F276C">
        <w:t>Discussion</w:t>
      </w:r>
    </w:p>
    <w:p w14:paraId="5D4BF75A" w14:textId="465D2757" w:rsidR="000F276C" w:rsidRDefault="000F276C" w:rsidP="000F276C"/>
    <w:p w14:paraId="6BEAA8FF" w14:textId="4985ABD7" w:rsidR="00F5534F" w:rsidRPr="000F276C" w:rsidRDefault="00BD0DA3" w:rsidP="000F276C">
      <w:pPr>
        <w:pStyle w:val="Heading1"/>
      </w:pPr>
      <w:r w:rsidRPr="000F276C">
        <w:t>References</w:t>
      </w:r>
    </w:p>
    <w:p w14:paraId="676E6D4A" w14:textId="1A4203CF" w:rsidR="007462E6" w:rsidRPr="007462E6" w:rsidRDefault="00F5534F" w:rsidP="007462E6">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7462E6" w:rsidRPr="007462E6">
        <w:t xml:space="preserve">Barnard, J., &amp; Rubin, D. B. (1999). Small-Sample Degrees of Freedom with Multiple Imputation. </w:t>
      </w:r>
      <w:r w:rsidR="007462E6" w:rsidRPr="007462E6">
        <w:rPr>
          <w:i/>
        </w:rPr>
        <w:t>Biometrika</w:t>
      </w:r>
      <w:r w:rsidR="007462E6" w:rsidRPr="007462E6">
        <w:t>,</w:t>
      </w:r>
      <w:r w:rsidR="007462E6" w:rsidRPr="007462E6">
        <w:rPr>
          <w:i/>
        </w:rPr>
        <w:t xml:space="preserve"> 86</w:t>
      </w:r>
      <w:r w:rsidR="007462E6" w:rsidRPr="007462E6">
        <w:t xml:space="preserve">(4), 948-955. </w:t>
      </w:r>
      <w:hyperlink r:id="rId28" w:history="1">
        <w:r w:rsidR="007462E6" w:rsidRPr="007462E6">
          <w:rPr>
            <w:rStyle w:val="Hyperlink"/>
          </w:rPr>
          <w:t>www.jstor.org/stable/2673599</w:t>
        </w:r>
      </w:hyperlink>
      <w:r w:rsidR="007462E6" w:rsidRPr="007462E6">
        <w:t xml:space="preserve"> </w:t>
      </w:r>
    </w:p>
    <w:p w14:paraId="5EE30659" w14:textId="308ABEE1" w:rsidR="007462E6" w:rsidRPr="007462E6" w:rsidRDefault="007462E6" w:rsidP="007462E6">
      <w:pPr>
        <w:pStyle w:val="EndNoteBibliography"/>
        <w:spacing w:after="0"/>
        <w:ind w:left="720" w:hanging="720"/>
      </w:pPr>
      <w:r w:rsidRPr="007462E6">
        <w:t xml:space="preserve">Buuren, S. v., &amp; Groothuis-Oudshoorn, K. (2011). mice: Multivariate Imputation by Chained Equations inR. </w:t>
      </w:r>
      <w:r w:rsidRPr="007462E6">
        <w:rPr>
          <w:i/>
        </w:rPr>
        <w:t>Journal of Statistical Software</w:t>
      </w:r>
      <w:r w:rsidRPr="007462E6">
        <w:t>,</w:t>
      </w:r>
      <w:r w:rsidRPr="007462E6">
        <w:rPr>
          <w:i/>
        </w:rPr>
        <w:t xml:space="preserve"> 45</w:t>
      </w:r>
      <w:r w:rsidRPr="007462E6">
        <w:t xml:space="preserve">(3), 1-67. </w:t>
      </w:r>
      <w:hyperlink r:id="rId29" w:history="1">
        <w:r w:rsidRPr="007462E6">
          <w:rPr>
            <w:rStyle w:val="Hyperlink"/>
          </w:rPr>
          <w:t>https://doi.org/10.18637/jss.v045.i03</w:t>
        </w:r>
      </w:hyperlink>
      <w:r w:rsidRPr="007462E6">
        <w:t xml:space="preserve"> </w:t>
      </w:r>
    </w:p>
    <w:p w14:paraId="27F48764" w14:textId="56EE35DD" w:rsidR="007462E6" w:rsidRPr="007462E6" w:rsidRDefault="007462E6" w:rsidP="007462E6">
      <w:pPr>
        <w:pStyle w:val="EndNoteBibliography"/>
        <w:spacing w:after="0"/>
        <w:ind w:left="720" w:hanging="720"/>
      </w:pPr>
      <w:r w:rsidRPr="007462E6">
        <w:t xml:space="preserve">Chambers, H. R., Heldstab, S. A., &amp; O’Hara, S. J. (2021). Why big brains? A comparison of models for both primate and carnivore brain size evolution. </w:t>
      </w:r>
      <w:r w:rsidRPr="007462E6">
        <w:rPr>
          <w:i/>
        </w:rPr>
        <w:t>PLoS ONE</w:t>
      </w:r>
      <w:r w:rsidRPr="007462E6">
        <w:t>,</w:t>
      </w:r>
      <w:r w:rsidRPr="007462E6">
        <w:rPr>
          <w:i/>
        </w:rPr>
        <w:t xml:space="preserve"> 16</w:t>
      </w:r>
      <w:r w:rsidRPr="007462E6">
        <w:t xml:space="preserve">(12), e0261185. </w:t>
      </w:r>
      <w:hyperlink r:id="rId30" w:history="1">
        <w:r w:rsidRPr="007462E6">
          <w:rPr>
            <w:rStyle w:val="Hyperlink"/>
          </w:rPr>
          <w:t>https://doi.org/10.1371/journal.pone.0261185</w:t>
        </w:r>
      </w:hyperlink>
      <w:r w:rsidRPr="007462E6">
        <w:t xml:space="preserve"> </w:t>
      </w:r>
    </w:p>
    <w:p w14:paraId="48042977" w14:textId="1FA78E1C" w:rsidR="007462E6" w:rsidRPr="007462E6" w:rsidRDefault="007462E6" w:rsidP="007462E6">
      <w:pPr>
        <w:pStyle w:val="EndNoteBibliography"/>
        <w:spacing w:after="0"/>
        <w:ind w:left="720" w:hanging="720"/>
      </w:pPr>
      <w:r w:rsidRPr="007462E6">
        <w:t xml:space="preserve">Faurby, S., Davis, M., Pedersen, R. Ø., Schowanek, S. D., Antonelli1, A., &amp; Svenning, J.-C. (2018). PHYLACINE 1.2: The Phylogenetic Atlas of Mammal Macroecology. </w:t>
      </w:r>
      <w:r w:rsidRPr="007462E6">
        <w:rPr>
          <w:i/>
        </w:rPr>
        <w:t>Ecology</w:t>
      </w:r>
      <w:r w:rsidRPr="007462E6">
        <w:t>,</w:t>
      </w:r>
      <w:r w:rsidRPr="007462E6">
        <w:rPr>
          <w:i/>
        </w:rPr>
        <w:t xml:space="preserve"> 99</w:t>
      </w:r>
      <w:r w:rsidRPr="007462E6">
        <w:t xml:space="preserve">(11), 2626-2626. </w:t>
      </w:r>
      <w:hyperlink r:id="rId31" w:history="1">
        <w:r w:rsidRPr="007462E6">
          <w:rPr>
            <w:rStyle w:val="Hyperlink"/>
          </w:rPr>
          <w:t>https://doi.org/https://doi.org/10.1002/ecy.2443</w:t>
        </w:r>
      </w:hyperlink>
      <w:r w:rsidRPr="007462E6">
        <w:t xml:space="preserve"> </w:t>
      </w:r>
    </w:p>
    <w:p w14:paraId="2054D90D" w14:textId="4CCB7FEE" w:rsidR="007462E6" w:rsidRPr="007462E6" w:rsidRDefault="007462E6" w:rsidP="007462E6">
      <w:pPr>
        <w:pStyle w:val="EndNoteBibliography"/>
        <w:spacing w:after="0"/>
        <w:ind w:left="720" w:hanging="720"/>
      </w:pPr>
      <w:r w:rsidRPr="007462E6">
        <w:lastRenderedPageBreak/>
        <w:t xml:space="preserve">Gálvez-López, E., &amp; Casinos, A. (2022). Scaling pattern of the carnivoran forelimb: Locomotor types, differential scaling and thoughts on a dying similarity. </w:t>
      </w:r>
      <w:r w:rsidRPr="007462E6">
        <w:rPr>
          <w:i/>
        </w:rPr>
        <w:t>bioRxiv</w:t>
      </w:r>
      <w:r w:rsidRPr="007462E6">
        <w:t xml:space="preserve">, 2022.2006.2029.498091. </w:t>
      </w:r>
      <w:hyperlink r:id="rId32" w:history="1">
        <w:r w:rsidRPr="007462E6">
          <w:rPr>
            <w:rStyle w:val="Hyperlink"/>
          </w:rPr>
          <w:t>https://doi.org/10.1101/2022.06.29.498091</w:t>
        </w:r>
      </w:hyperlink>
      <w:r w:rsidRPr="007462E6">
        <w:t xml:space="preserve"> </w:t>
      </w:r>
    </w:p>
    <w:p w14:paraId="0A5C9F83" w14:textId="4A6BC957" w:rsidR="007462E6" w:rsidRPr="007462E6" w:rsidRDefault="007462E6" w:rsidP="007462E6">
      <w:pPr>
        <w:pStyle w:val="EndNoteBibliography"/>
        <w:spacing w:after="0"/>
        <w:ind w:left="720" w:hanging="720"/>
      </w:pPr>
      <w:r w:rsidRPr="007462E6">
        <w:t xml:space="preserve">Guillerme, T., &amp; Healy, K. (2014). mulTree: a package for running MCMCglmm analysis on multiple trees. </w:t>
      </w:r>
      <w:r w:rsidRPr="007462E6">
        <w:rPr>
          <w:i/>
        </w:rPr>
        <w:t>Zonodo</w:t>
      </w:r>
      <w:r w:rsidRPr="007462E6">
        <w:t xml:space="preserve">. </w:t>
      </w:r>
      <w:hyperlink r:id="rId33" w:history="1">
        <w:r w:rsidRPr="007462E6">
          <w:rPr>
            <w:rStyle w:val="Hyperlink"/>
          </w:rPr>
          <w:t>https://doi.org/10.5281/zenodo</w:t>
        </w:r>
      </w:hyperlink>
      <w:r w:rsidRPr="007462E6">
        <w:t xml:space="preserve">. 12902 </w:t>
      </w:r>
    </w:p>
    <w:p w14:paraId="0023405B" w14:textId="1F8400B6" w:rsidR="007462E6" w:rsidRPr="007462E6" w:rsidRDefault="007462E6" w:rsidP="007462E6">
      <w:pPr>
        <w:pStyle w:val="EndNoteBibliography"/>
        <w:spacing w:after="0"/>
        <w:ind w:left="720" w:hanging="720"/>
      </w:pPr>
      <w:r w:rsidRPr="007462E6">
        <w:t xml:space="preserve">Hadfield, J. D. (2010). MCMC Methods for Multi-Response Generalized Linear Mixed Models: TheMCMCglmmRPackage. </w:t>
      </w:r>
      <w:r w:rsidRPr="007462E6">
        <w:rPr>
          <w:i/>
        </w:rPr>
        <w:t>Journal of Statistical Software</w:t>
      </w:r>
      <w:r w:rsidRPr="007462E6">
        <w:t>,</w:t>
      </w:r>
      <w:r w:rsidRPr="007462E6">
        <w:rPr>
          <w:i/>
        </w:rPr>
        <w:t xml:space="preserve"> 33</w:t>
      </w:r>
      <w:r w:rsidRPr="007462E6">
        <w:t xml:space="preserve">(2), 1-22. </w:t>
      </w:r>
      <w:hyperlink r:id="rId34" w:history="1">
        <w:r w:rsidRPr="007462E6">
          <w:rPr>
            <w:rStyle w:val="Hyperlink"/>
          </w:rPr>
          <w:t>https://doi.org/10.18637/jss.v033.i02</w:t>
        </w:r>
      </w:hyperlink>
      <w:r w:rsidRPr="007462E6">
        <w:t xml:space="preserve"> </w:t>
      </w:r>
    </w:p>
    <w:p w14:paraId="30E05268" w14:textId="2BD33F65" w:rsidR="007462E6" w:rsidRPr="007462E6" w:rsidRDefault="007462E6" w:rsidP="007462E6">
      <w:pPr>
        <w:pStyle w:val="EndNoteBibliography"/>
        <w:spacing w:after="0"/>
        <w:ind w:left="720" w:hanging="720"/>
      </w:pPr>
      <w:r w:rsidRPr="007462E6">
        <w:t xml:space="preserve">Ho, L. S. T., Ane, C., Lachlan, R., Tarpinian, K., Feldman, R., Yu, Q., van der Bijl, W., Maspons, J., Vos, R., &amp; Ho, M. L. S. T. (2016). Package ‘phylolm’. </w:t>
      </w:r>
      <w:r w:rsidRPr="007462E6">
        <w:rPr>
          <w:i/>
        </w:rPr>
        <w:t xml:space="preserve">See </w:t>
      </w:r>
      <w:hyperlink r:id="rId35" w:history="1">
        <w:r w:rsidRPr="007462E6">
          <w:rPr>
            <w:rStyle w:val="Hyperlink"/>
            <w:i/>
          </w:rPr>
          <w:t>http://cran</w:t>
        </w:r>
      </w:hyperlink>
      <w:r w:rsidRPr="007462E6">
        <w:rPr>
          <w:i/>
        </w:rPr>
        <w:t>. r-project. org/web/packages/phylolm/index. html (accessed February 2018)</w:t>
      </w:r>
      <w:r w:rsidRPr="007462E6">
        <w:t xml:space="preserve">. </w:t>
      </w:r>
    </w:p>
    <w:p w14:paraId="74477A8C" w14:textId="77777777" w:rsidR="007462E6" w:rsidRPr="007462E6" w:rsidRDefault="007462E6" w:rsidP="007462E6">
      <w:pPr>
        <w:pStyle w:val="EndNoteBibliography"/>
        <w:spacing w:after="0"/>
        <w:ind w:left="720" w:hanging="720"/>
      </w:pPr>
      <w:r w:rsidRPr="007462E6">
        <w:t>Jorgensen, T. D., Pornprasertmanit, S., Schoemann, A. M., Rosseel, Y., Miller, P., Quick, C., Garnier-Villarreal, M., Selig, J., Boulton, A., &amp; Preacher, K. (2016). Package ‘semTools’. In.</w:t>
      </w:r>
    </w:p>
    <w:p w14:paraId="2AC3916E" w14:textId="612EAE3A" w:rsidR="007462E6" w:rsidRPr="007462E6" w:rsidRDefault="007462E6" w:rsidP="007462E6">
      <w:pPr>
        <w:pStyle w:val="EndNoteBibliography"/>
        <w:spacing w:after="0"/>
        <w:ind w:left="720" w:hanging="720"/>
      </w:pPr>
      <w:r w:rsidRPr="007462E6">
        <w:t xml:space="preserve">Little, R. J. A. (1988). A Test of Missing Completely at Random for Multivariate Data with Missing Values. </w:t>
      </w:r>
      <w:r w:rsidRPr="007462E6">
        <w:rPr>
          <w:i/>
        </w:rPr>
        <w:t>Journal of the American Statistical Association</w:t>
      </w:r>
      <w:r w:rsidRPr="007462E6">
        <w:t>,</w:t>
      </w:r>
      <w:r w:rsidRPr="007462E6">
        <w:rPr>
          <w:i/>
        </w:rPr>
        <w:t xml:space="preserve"> 83</w:t>
      </w:r>
      <w:r w:rsidRPr="007462E6">
        <w:t xml:space="preserve">(404), 1198-1202. </w:t>
      </w:r>
      <w:hyperlink r:id="rId36" w:history="1">
        <w:r w:rsidRPr="007462E6">
          <w:rPr>
            <w:rStyle w:val="Hyperlink"/>
          </w:rPr>
          <w:t>https://doi.org/10.1080/01621459.1988.10478722</w:t>
        </w:r>
      </w:hyperlink>
      <w:r w:rsidRPr="007462E6">
        <w:t xml:space="preserve"> </w:t>
      </w:r>
    </w:p>
    <w:p w14:paraId="71EBFC96" w14:textId="4A2227D5" w:rsidR="007462E6" w:rsidRPr="007462E6" w:rsidRDefault="007462E6" w:rsidP="007462E6">
      <w:pPr>
        <w:pStyle w:val="EndNoteBibliography"/>
        <w:spacing w:after="0"/>
        <w:ind w:left="720" w:hanging="720"/>
      </w:pPr>
      <w:r w:rsidRPr="007462E6">
        <w:t xml:space="preserve">Lüdecke, P., Ben-Shachar, Wiernik, &amp; Makowski. (2022). easystats: Framework for Easy Statistical Modeling, Visualization, and Reporting. </w:t>
      </w:r>
      <w:r w:rsidRPr="007462E6">
        <w:rPr>
          <w:i/>
        </w:rPr>
        <w:t xml:space="preserve">CRAN. Available from </w:t>
      </w:r>
      <w:hyperlink r:id="rId37" w:history="1">
        <w:r w:rsidRPr="007462E6">
          <w:rPr>
            <w:rStyle w:val="Hyperlink"/>
            <w:i/>
          </w:rPr>
          <w:t>https://easystats.github.io/easystats/</w:t>
        </w:r>
      </w:hyperlink>
      <w:r w:rsidRPr="007462E6">
        <w:t xml:space="preserve">. </w:t>
      </w:r>
    </w:p>
    <w:p w14:paraId="47B71252" w14:textId="3B88B073" w:rsidR="007462E6" w:rsidRPr="007462E6" w:rsidRDefault="007462E6" w:rsidP="007462E6">
      <w:pPr>
        <w:pStyle w:val="EndNoteBibliography"/>
        <w:spacing w:after="0"/>
        <w:ind w:left="720" w:hanging="720"/>
      </w:pPr>
      <w:r w:rsidRPr="007462E6">
        <w:t xml:space="preserve">Michaud, M., Toussaint, S. L. D., &amp; Gilissen, E. (2022). The impact of environmental factors on the evolution of brain size in carnivorans. </w:t>
      </w:r>
      <w:r w:rsidRPr="007462E6">
        <w:rPr>
          <w:i/>
        </w:rPr>
        <w:t>Communications Biology</w:t>
      </w:r>
      <w:r w:rsidRPr="007462E6">
        <w:t>,</w:t>
      </w:r>
      <w:r w:rsidRPr="007462E6">
        <w:rPr>
          <w:i/>
        </w:rPr>
        <w:t xml:space="preserve"> 5</w:t>
      </w:r>
      <w:r w:rsidRPr="007462E6">
        <w:t xml:space="preserve">(1), 998. </w:t>
      </w:r>
      <w:hyperlink r:id="rId38" w:history="1">
        <w:r w:rsidRPr="007462E6">
          <w:rPr>
            <w:rStyle w:val="Hyperlink"/>
          </w:rPr>
          <w:t>https://doi.org/10.1038/s42003-022-03748-4</w:t>
        </w:r>
      </w:hyperlink>
      <w:r w:rsidRPr="007462E6">
        <w:t xml:space="preserve"> </w:t>
      </w:r>
    </w:p>
    <w:p w14:paraId="421600C2" w14:textId="70DC82B3" w:rsidR="007462E6" w:rsidRPr="007462E6" w:rsidRDefault="007462E6" w:rsidP="007462E6">
      <w:pPr>
        <w:pStyle w:val="EndNoteBibliography"/>
        <w:spacing w:after="0"/>
        <w:ind w:left="720" w:hanging="720"/>
      </w:pPr>
      <w:r w:rsidRPr="007462E6">
        <w:t xml:space="preserve">Noonan, M. J., Newman, C., Buesching, C. D., &amp; Macdonald, D. W. (2015). Evolution and function of fossoriality in the Carnivora: implications for group-living [Original Research]. </w:t>
      </w:r>
      <w:r w:rsidRPr="007462E6">
        <w:rPr>
          <w:i/>
        </w:rPr>
        <w:t>Frontiers in Ecology and Evolution</w:t>
      </w:r>
      <w:r w:rsidRPr="007462E6">
        <w:t>,</w:t>
      </w:r>
      <w:r w:rsidRPr="007462E6">
        <w:rPr>
          <w:i/>
        </w:rPr>
        <w:t xml:space="preserve"> 3</w:t>
      </w:r>
      <w:r w:rsidRPr="007462E6">
        <w:t xml:space="preserve">. </w:t>
      </w:r>
      <w:hyperlink r:id="rId39" w:history="1">
        <w:r w:rsidRPr="007462E6">
          <w:rPr>
            <w:rStyle w:val="Hyperlink"/>
          </w:rPr>
          <w:t>https://doi.org/10.3389/fevo.2015.00116</w:t>
        </w:r>
      </w:hyperlink>
      <w:r w:rsidRPr="007462E6">
        <w:t xml:space="preserve"> </w:t>
      </w:r>
    </w:p>
    <w:p w14:paraId="2AE351C2" w14:textId="77777777" w:rsidR="007462E6" w:rsidRPr="007462E6" w:rsidRDefault="007462E6" w:rsidP="007462E6">
      <w:pPr>
        <w:pStyle w:val="EndNoteBibliography"/>
        <w:spacing w:after="0"/>
        <w:ind w:left="720" w:hanging="720"/>
      </w:pPr>
      <w:r w:rsidRPr="007462E6">
        <w:t xml:space="preserve">Oksanen, J., Blanchet, F. G., Kindt, R., Legendre, P., Minchin, P. R., O’hara, R., Simpson, G. L., Solymos, P., Stevens, M. H. H., &amp; Wagner, H. (2013). Package ‘vegan’. </w:t>
      </w:r>
      <w:r w:rsidRPr="007462E6">
        <w:rPr>
          <w:i/>
        </w:rPr>
        <w:t>Community ecology package, version</w:t>
      </w:r>
      <w:r w:rsidRPr="007462E6">
        <w:t>,</w:t>
      </w:r>
      <w:r w:rsidRPr="007462E6">
        <w:rPr>
          <w:i/>
        </w:rPr>
        <w:t xml:space="preserve"> 2</w:t>
      </w:r>
      <w:r w:rsidRPr="007462E6">
        <w:t xml:space="preserve">(9), 1-295. </w:t>
      </w:r>
    </w:p>
    <w:p w14:paraId="7A44D30E" w14:textId="7DD740A1" w:rsidR="007462E6" w:rsidRPr="007462E6" w:rsidRDefault="007462E6" w:rsidP="007462E6">
      <w:pPr>
        <w:pStyle w:val="EndNoteBibliography"/>
        <w:spacing w:after="0"/>
        <w:ind w:left="720" w:hanging="720"/>
      </w:pPr>
      <w:r w:rsidRPr="007462E6">
        <w:t xml:space="preserve">Orme, C. D. L. (2012). The caper package: comparative analyses in phylogenetics and evolution in R. 1-36. </w:t>
      </w:r>
      <w:hyperlink r:id="rId40" w:history="1">
        <w:r w:rsidRPr="007462E6">
          <w:rPr>
            <w:rStyle w:val="Hyperlink"/>
          </w:rPr>
          <w:t>https://cran.r-project.org/web/packages/caper/vignettes/caper.pdf</w:t>
        </w:r>
      </w:hyperlink>
      <w:r w:rsidRPr="007462E6">
        <w:t xml:space="preserve"> </w:t>
      </w:r>
    </w:p>
    <w:p w14:paraId="6A3A4748" w14:textId="37D39F42" w:rsidR="007462E6" w:rsidRPr="007462E6" w:rsidRDefault="007462E6" w:rsidP="007462E6">
      <w:pPr>
        <w:pStyle w:val="EndNoteBibliography"/>
        <w:spacing w:after="0"/>
        <w:ind w:left="720" w:hanging="720"/>
      </w:pPr>
      <w:r w:rsidRPr="007462E6">
        <w:t xml:space="preserve">Paradis, E., &amp; Schliep, K. (2019). ape 5.0: an environment for modern phylogenetics and evolutionary analyses in R. </w:t>
      </w:r>
      <w:r w:rsidRPr="007462E6">
        <w:rPr>
          <w:i/>
        </w:rPr>
        <w:t>Bioinformatics</w:t>
      </w:r>
      <w:r w:rsidRPr="007462E6">
        <w:t>,</w:t>
      </w:r>
      <w:r w:rsidRPr="007462E6">
        <w:rPr>
          <w:i/>
        </w:rPr>
        <w:t xml:space="preserve"> 35</w:t>
      </w:r>
      <w:r w:rsidRPr="007462E6">
        <w:t xml:space="preserve">(3), 526-528. </w:t>
      </w:r>
      <w:hyperlink r:id="rId41" w:history="1">
        <w:r w:rsidRPr="007462E6">
          <w:rPr>
            <w:rStyle w:val="Hyperlink"/>
          </w:rPr>
          <w:t>https://doi.org/10.1093/bioinformatics/bty633</w:t>
        </w:r>
      </w:hyperlink>
      <w:r w:rsidRPr="007462E6">
        <w:t xml:space="preserve"> </w:t>
      </w:r>
    </w:p>
    <w:p w14:paraId="7F41F293" w14:textId="77777777" w:rsidR="007462E6" w:rsidRPr="007462E6" w:rsidRDefault="007462E6" w:rsidP="007462E6">
      <w:pPr>
        <w:pStyle w:val="EndNoteBibliography"/>
        <w:spacing w:after="0"/>
        <w:ind w:left="720" w:hanging="720"/>
      </w:pPr>
      <w:r w:rsidRPr="007462E6">
        <w:t>R Core Team. (2021). R: A language and environment for statistical computing. In: Vienna, Austria: R Foundation for Statistical Computing.</w:t>
      </w:r>
    </w:p>
    <w:p w14:paraId="3C2497CF" w14:textId="77777777" w:rsidR="007462E6" w:rsidRPr="007462E6" w:rsidRDefault="007462E6" w:rsidP="007462E6">
      <w:pPr>
        <w:pStyle w:val="EndNoteBibliography"/>
        <w:spacing w:after="0"/>
        <w:ind w:left="720" w:hanging="720"/>
      </w:pPr>
      <w:r w:rsidRPr="007462E6">
        <w:t xml:space="preserve">Rabosky, D. L., Grundler, M., Anderson, C., Title, P., Shi, J. J., Brown, J. W., Huang, H., &amp; Larson, J. G. (2014). BAMM tools: an R package for the analysis of evolutionary dynamics on phylogenetic trees. </w:t>
      </w:r>
      <w:r w:rsidRPr="007462E6">
        <w:rPr>
          <w:i/>
        </w:rPr>
        <w:t>Methods in Ecology and Evolution</w:t>
      </w:r>
      <w:r w:rsidRPr="007462E6">
        <w:t>,</w:t>
      </w:r>
      <w:r w:rsidRPr="007462E6">
        <w:rPr>
          <w:i/>
        </w:rPr>
        <w:t xml:space="preserve"> 5</w:t>
      </w:r>
      <w:r w:rsidRPr="007462E6">
        <w:t xml:space="preserve">(7), 701-707. </w:t>
      </w:r>
    </w:p>
    <w:p w14:paraId="62BEAA93" w14:textId="27CD2DCC" w:rsidR="007462E6" w:rsidRPr="007462E6" w:rsidRDefault="007462E6" w:rsidP="007462E6">
      <w:pPr>
        <w:pStyle w:val="EndNoteBibliography"/>
        <w:spacing w:after="0"/>
        <w:ind w:left="720" w:hanging="720"/>
      </w:pPr>
      <w:r w:rsidRPr="007462E6">
        <w:t xml:space="preserve">Revell, L. J. (2012). phytools: an R package for phylogenetic comparative biology (and other things). </w:t>
      </w:r>
      <w:r w:rsidRPr="007462E6">
        <w:rPr>
          <w:i/>
        </w:rPr>
        <w:t>Methods in Ecology and Evolution</w:t>
      </w:r>
      <w:r w:rsidRPr="007462E6">
        <w:t>,</w:t>
      </w:r>
      <w:r w:rsidRPr="007462E6">
        <w:rPr>
          <w:i/>
        </w:rPr>
        <w:t xml:space="preserve"> 3</w:t>
      </w:r>
      <w:r w:rsidRPr="007462E6">
        <w:t xml:space="preserve">(2), 217-223. </w:t>
      </w:r>
      <w:hyperlink r:id="rId42" w:history="1">
        <w:r w:rsidRPr="007462E6">
          <w:rPr>
            <w:rStyle w:val="Hyperlink"/>
          </w:rPr>
          <w:t>https://doi.org/10.1111/j.2041-210X.2011.00169.x</w:t>
        </w:r>
      </w:hyperlink>
      <w:r w:rsidRPr="007462E6">
        <w:t xml:space="preserve"> </w:t>
      </w:r>
    </w:p>
    <w:p w14:paraId="4731DE1D" w14:textId="77777777" w:rsidR="007462E6" w:rsidRPr="007462E6" w:rsidRDefault="007462E6" w:rsidP="007462E6">
      <w:pPr>
        <w:pStyle w:val="EndNoteBibliography"/>
        <w:spacing w:after="0"/>
        <w:ind w:left="720" w:hanging="720"/>
      </w:pPr>
      <w:r w:rsidRPr="007462E6">
        <w:t xml:space="preserve">Revelle, W. (2015). Package ‘psych’. </w:t>
      </w:r>
      <w:r w:rsidRPr="007462E6">
        <w:rPr>
          <w:i/>
        </w:rPr>
        <w:t>The comprehensive R archive network</w:t>
      </w:r>
      <w:r w:rsidRPr="007462E6">
        <w:t>,</w:t>
      </w:r>
      <w:r w:rsidRPr="007462E6">
        <w:rPr>
          <w:i/>
        </w:rPr>
        <w:t xml:space="preserve"> 337</w:t>
      </w:r>
      <w:r w:rsidRPr="007462E6">
        <w:t xml:space="preserve">, 338. </w:t>
      </w:r>
    </w:p>
    <w:p w14:paraId="1AF2A777" w14:textId="77777777" w:rsidR="007462E6" w:rsidRPr="007462E6" w:rsidRDefault="007462E6" w:rsidP="007462E6">
      <w:pPr>
        <w:pStyle w:val="EndNoteBibliography"/>
        <w:spacing w:after="0"/>
        <w:ind w:left="720" w:hanging="720"/>
      </w:pPr>
      <w:r w:rsidRPr="007462E6">
        <w:t xml:space="preserve">Rosseel, Y., Oberski, D., Byrnes, J., Vanbrabant, L., Savalei, V., Merkle, E., Hallquist, M., Rhemtulla, M., Katsikatsou, M., &amp; Barendse, M. (2017). Package ‘lavaan’. </w:t>
      </w:r>
      <w:r w:rsidRPr="007462E6">
        <w:rPr>
          <w:i/>
        </w:rPr>
        <w:t>Retrieved June</w:t>
      </w:r>
      <w:r w:rsidRPr="007462E6">
        <w:t>,</w:t>
      </w:r>
      <w:r w:rsidRPr="007462E6">
        <w:rPr>
          <w:i/>
        </w:rPr>
        <w:t xml:space="preserve"> 17</w:t>
      </w:r>
      <w:r w:rsidRPr="007462E6">
        <w:t xml:space="preserve">(2017), 1. </w:t>
      </w:r>
    </w:p>
    <w:p w14:paraId="64C3B27A" w14:textId="611DB66D" w:rsidR="007462E6" w:rsidRPr="007462E6" w:rsidRDefault="007462E6" w:rsidP="007462E6">
      <w:pPr>
        <w:pStyle w:val="EndNoteBibliography"/>
        <w:spacing w:after="0"/>
        <w:ind w:left="720" w:hanging="720"/>
      </w:pPr>
      <w:r w:rsidRPr="007462E6">
        <w:t xml:space="preserve">Rubin, D. B. (1987). </w:t>
      </w:r>
      <w:r w:rsidRPr="007462E6">
        <w:rPr>
          <w:i/>
        </w:rPr>
        <w:t>Multiple Imputation for Nonresponse in Surveys</w:t>
      </w:r>
      <w:r w:rsidRPr="007462E6">
        <w:t xml:space="preserve">. </w:t>
      </w:r>
      <w:hyperlink r:id="rId43" w:history="1">
        <w:r w:rsidRPr="007462E6">
          <w:rPr>
            <w:rStyle w:val="Hyperlink"/>
          </w:rPr>
          <w:t>https://doi.org/10.1002/9780470316696</w:t>
        </w:r>
      </w:hyperlink>
      <w:r w:rsidRPr="007462E6">
        <w:t xml:space="preserve"> </w:t>
      </w:r>
    </w:p>
    <w:p w14:paraId="4E920B71" w14:textId="77777777" w:rsidR="007462E6" w:rsidRPr="007462E6" w:rsidRDefault="007462E6" w:rsidP="007462E6">
      <w:pPr>
        <w:pStyle w:val="EndNoteBibliography"/>
        <w:spacing w:after="0"/>
        <w:ind w:left="720" w:hanging="720"/>
      </w:pPr>
      <w:r w:rsidRPr="007462E6">
        <w:t xml:space="preserve">Sarkar, D., Sarkar, M. D., &amp; KernSmooth, S. (2015). Package ‘lattice’. </w:t>
      </w:r>
      <w:r w:rsidRPr="007462E6">
        <w:rPr>
          <w:i/>
        </w:rPr>
        <w:t>Version 0.20</w:t>
      </w:r>
      <w:r w:rsidRPr="007462E6">
        <w:t>,</w:t>
      </w:r>
      <w:r w:rsidRPr="007462E6">
        <w:rPr>
          <w:i/>
        </w:rPr>
        <w:t xml:space="preserve"> 33</w:t>
      </w:r>
      <w:r w:rsidRPr="007462E6">
        <w:t xml:space="preserve">. </w:t>
      </w:r>
    </w:p>
    <w:p w14:paraId="18188BE6" w14:textId="77777777" w:rsidR="007462E6" w:rsidRPr="007462E6" w:rsidRDefault="007462E6" w:rsidP="007462E6">
      <w:pPr>
        <w:pStyle w:val="EndNoteBibliography"/>
        <w:spacing w:after="0"/>
        <w:ind w:left="720" w:hanging="720"/>
      </w:pPr>
      <w:r w:rsidRPr="007462E6">
        <w:t xml:space="preserve">Tierney, N., Cook, D., McBain, M., Fay, C., O'Hara-Wild, M., &amp; Hester, J. (2019). Naniar: Data structures, summaries, and visualisations for missing data. </w:t>
      </w:r>
      <w:r w:rsidRPr="007462E6">
        <w:rPr>
          <w:i/>
        </w:rPr>
        <w:t>R Package</w:t>
      </w:r>
      <w:r w:rsidRPr="007462E6">
        <w:t xml:space="preserve">. </w:t>
      </w:r>
    </w:p>
    <w:p w14:paraId="43E4A14B" w14:textId="5EFCFF18" w:rsidR="007462E6" w:rsidRPr="007462E6" w:rsidRDefault="007462E6" w:rsidP="007462E6">
      <w:pPr>
        <w:pStyle w:val="EndNoteBibliography"/>
        <w:spacing w:after="0"/>
        <w:ind w:left="720" w:hanging="720"/>
      </w:pPr>
      <w:r w:rsidRPr="007462E6">
        <w:t xml:space="preserve">White, I. R., Royston, P., &amp; Wood, A. M. (2011). Multiple imputation using chained equations: Issues and guidance for practice. </w:t>
      </w:r>
      <w:r w:rsidRPr="007462E6">
        <w:rPr>
          <w:i/>
        </w:rPr>
        <w:t>Statistics in Medicine</w:t>
      </w:r>
      <w:r w:rsidRPr="007462E6">
        <w:t>,</w:t>
      </w:r>
      <w:r w:rsidRPr="007462E6">
        <w:rPr>
          <w:i/>
        </w:rPr>
        <w:t xml:space="preserve"> 30</w:t>
      </w:r>
      <w:r w:rsidRPr="007462E6">
        <w:t xml:space="preserve">(4), 377-399. </w:t>
      </w:r>
      <w:hyperlink r:id="rId44" w:history="1">
        <w:r w:rsidRPr="007462E6">
          <w:rPr>
            <w:rStyle w:val="Hyperlink"/>
          </w:rPr>
          <w:t>https://doi.org/10.1002/sim.4067</w:t>
        </w:r>
      </w:hyperlink>
      <w:r w:rsidRPr="007462E6">
        <w:t xml:space="preserve"> </w:t>
      </w:r>
    </w:p>
    <w:p w14:paraId="3FBF1479" w14:textId="77777777" w:rsidR="007462E6" w:rsidRPr="007462E6" w:rsidRDefault="007462E6" w:rsidP="007462E6">
      <w:pPr>
        <w:pStyle w:val="EndNoteBibliography"/>
        <w:spacing w:after="0"/>
        <w:ind w:left="720" w:hanging="720"/>
      </w:pPr>
      <w:r w:rsidRPr="007462E6">
        <w:lastRenderedPageBreak/>
        <w:t xml:space="preserve">Wickham, H. (2016). </w:t>
      </w:r>
      <w:r w:rsidRPr="007462E6">
        <w:rPr>
          <w:i/>
        </w:rPr>
        <w:t>ggplot2: elegant graphics for data analysis</w:t>
      </w:r>
      <w:r w:rsidRPr="007462E6">
        <w:t xml:space="preserve">. Springer. </w:t>
      </w:r>
    </w:p>
    <w:p w14:paraId="4103DE4C" w14:textId="77777777" w:rsidR="007462E6" w:rsidRPr="007462E6" w:rsidRDefault="007462E6" w:rsidP="007462E6">
      <w:pPr>
        <w:pStyle w:val="EndNoteBibliography"/>
        <w:spacing w:after="0"/>
        <w:ind w:left="720" w:hanging="720"/>
      </w:pPr>
      <w:r w:rsidRPr="007462E6">
        <w:t xml:space="preserve">Wickham, H. (2020). Package ‘plyr’. </w:t>
      </w:r>
      <w:r w:rsidRPr="007462E6">
        <w:rPr>
          <w:i/>
        </w:rPr>
        <w:t>Obtenido Httpscran Rproject Orgwebpackagesdplyrdplyr Pdf</w:t>
      </w:r>
      <w:r w:rsidRPr="007462E6">
        <w:t xml:space="preserve">. </w:t>
      </w:r>
    </w:p>
    <w:p w14:paraId="0EEA035F" w14:textId="77777777" w:rsidR="007462E6" w:rsidRPr="007462E6" w:rsidRDefault="007462E6" w:rsidP="007462E6">
      <w:pPr>
        <w:pStyle w:val="EndNoteBibliography"/>
        <w:ind w:left="720" w:hanging="720"/>
      </w:pPr>
      <w:r w:rsidRPr="007462E6">
        <w:t xml:space="preserve">Yu, G., Smith, D. K., Zhu, H., Guan, Y., &amp; Lam, T. T. Y. (2017). ggtree: an R package for visualization and annotation of phylogenetic trees with their covariates and other associated data. </w:t>
      </w:r>
      <w:r w:rsidRPr="007462E6">
        <w:rPr>
          <w:i/>
        </w:rPr>
        <w:t>Methods in Ecology and Evolution</w:t>
      </w:r>
      <w:r w:rsidRPr="007462E6">
        <w:t>,</w:t>
      </w:r>
      <w:r w:rsidRPr="007462E6">
        <w:rPr>
          <w:i/>
        </w:rPr>
        <w:t xml:space="preserve"> 8</w:t>
      </w:r>
      <w:r w:rsidRPr="007462E6">
        <w:t xml:space="preserve">(1), 28-36. </w:t>
      </w:r>
    </w:p>
    <w:p w14:paraId="59F91F39" w14:textId="1411EE27" w:rsidR="00FC4E1F" w:rsidRDefault="00F5534F" w:rsidP="00BD0DA3">
      <w:pPr>
        <w:jc w:val="both"/>
        <w:rPr>
          <w:rFonts w:ascii="Arial" w:hAnsi="Arial" w:cs="Arial"/>
        </w:rPr>
      </w:pPr>
      <w:r w:rsidRPr="00D06963">
        <w:rPr>
          <w:rFonts w:ascii="Arial" w:hAnsi="Arial" w:cs="Arial"/>
        </w:rPr>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576A7C77" w:rsidR="00B238CE" w:rsidRP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sectPr w:rsidR="00B238CE"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351&lt;/item&gt;&lt;item&gt;404&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record-ids&gt;&lt;/item&gt;&lt;/Libraries&gt;"/>
  </w:docVars>
  <w:rsids>
    <w:rsidRoot w:val="001C17D6"/>
    <w:rsid w:val="00015B2F"/>
    <w:rsid w:val="000219E9"/>
    <w:rsid w:val="00045FC7"/>
    <w:rsid w:val="000E41F1"/>
    <w:rsid w:val="000F276C"/>
    <w:rsid w:val="00131DB4"/>
    <w:rsid w:val="00137F1B"/>
    <w:rsid w:val="00190423"/>
    <w:rsid w:val="001C17D6"/>
    <w:rsid w:val="001D77C8"/>
    <w:rsid w:val="00235945"/>
    <w:rsid w:val="00243A99"/>
    <w:rsid w:val="003706A5"/>
    <w:rsid w:val="00374EAF"/>
    <w:rsid w:val="00382862"/>
    <w:rsid w:val="00400C63"/>
    <w:rsid w:val="004902B9"/>
    <w:rsid w:val="004A10EA"/>
    <w:rsid w:val="004C5B08"/>
    <w:rsid w:val="004D4632"/>
    <w:rsid w:val="004E6314"/>
    <w:rsid w:val="004F5F62"/>
    <w:rsid w:val="004F7314"/>
    <w:rsid w:val="00504753"/>
    <w:rsid w:val="0051238E"/>
    <w:rsid w:val="00576A20"/>
    <w:rsid w:val="005841C2"/>
    <w:rsid w:val="005C33AE"/>
    <w:rsid w:val="00646327"/>
    <w:rsid w:val="00655191"/>
    <w:rsid w:val="00672FDE"/>
    <w:rsid w:val="00693F8C"/>
    <w:rsid w:val="006A4B54"/>
    <w:rsid w:val="006D2A26"/>
    <w:rsid w:val="00700B92"/>
    <w:rsid w:val="00724803"/>
    <w:rsid w:val="00730569"/>
    <w:rsid w:val="007462E6"/>
    <w:rsid w:val="00764D03"/>
    <w:rsid w:val="007F1D36"/>
    <w:rsid w:val="00830D9A"/>
    <w:rsid w:val="00846C01"/>
    <w:rsid w:val="00917DFB"/>
    <w:rsid w:val="009354FD"/>
    <w:rsid w:val="00941A08"/>
    <w:rsid w:val="009633AB"/>
    <w:rsid w:val="009C48B8"/>
    <w:rsid w:val="009D585A"/>
    <w:rsid w:val="009E481A"/>
    <w:rsid w:val="00A22D2E"/>
    <w:rsid w:val="00A40D6D"/>
    <w:rsid w:val="00A70179"/>
    <w:rsid w:val="00AA38D0"/>
    <w:rsid w:val="00AC5DB9"/>
    <w:rsid w:val="00AE77E1"/>
    <w:rsid w:val="00B238CE"/>
    <w:rsid w:val="00B63687"/>
    <w:rsid w:val="00B746B0"/>
    <w:rsid w:val="00B94F01"/>
    <w:rsid w:val="00BD0DA3"/>
    <w:rsid w:val="00BF45AB"/>
    <w:rsid w:val="00C30E78"/>
    <w:rsid w:val="00C366E1"/>
    <w:rsid w:val="00C36B17"/>
    <w:rsid w:val="00C71D95"/>
    <w:rsid w:val="00CC4A81"/>
    <w:rsid w:val="00CF4E1F"/>
    <w:rsid w:val="00CF7F20"/>
    <w:rsid w:val="00D06963"/>
    <w:rsid w:val="00D40680"/>
    <w:rsid w:val="00DD48E2"/>
    <w:rsid w:val="00E16F32"/>
    <w:rsid w:val="00E337A0"/>
    <w:rsid w:val="00E65A3C"/>
    <w:rsid w:val="00EB674E"/>
    <w:rsid w:val="00ED740B"/>
    <w:rsid w:val="00F02D91"/>
    <w:rsid w:val="00F15ED2"/>
    <w:rsid w:val="00F410A8"/>
    <w:rsid w:val="00F5534F"/>
    <w:rsid w:val="00F7433E"/>
    <w:rsid w:val="00FC1E0C"/>
    <w:rsid w:val="00FC4E1F"/>
    <w:rsid w:val="00FD24B0"/>
    <w:rsid w:val="00FD2916"/>
    <w:rsid w:val="00FD78E0"/>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10.3389/fevo.2015.00116" TargetMode="External"/><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hyperlink" Target="https://doi.org/10.18637/jss.v033.i02" TargetMode="External"/><Relationship Id="rId42" Type="http://schemas.openxmlformats.org/officeDocument/2006/relationships/hyperlink" Target="https://doi.org/10.1111/j.2041-210X.2011.00169.x"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5281/zenodo" TargetMode="External"/><Relationship Id="rId38" Type="http://schemas.openxmlformats.org/officeDocument/2006/relationships/hyperlink" Target="https://doi.org/10.1038/s42003-022-03748-4"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8637/jss.v045.i03" TargetMode="External"/><Relationship Id="rId41" Type="http://schemas.openxmlformats.org/officeDocument/2006/relationships/hyperlink" Target="https://doi.org/10.1093/bioinformatics/bty633"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101/2022.06.29.498091" TargetMode="External"/><Relationship Id="rId37" Type="http://schemas.openxmlformats.org/officeDocument/2006/relationships/hyperlink" Target="https://easystats.github.io/easystats/" TargetMode="External"/><Relationship Id="rId40" Type="http://schemas.openxmlformats.org/officeDocument/2006/relationships/hyperlink" Target="https://cran.r-project.org/web/packages/caper/vignettes/caper.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www.jstor.org/stable/2673599" TargetMode="External"/><Relationship Id="rId36" Type="http://schemas.openxmlformats.org/officeDocument/2006/relationships/hyperlink" Target="https://doi.org/10.1080/01621459.1988.10478722"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https://doi.org/10.1002/ecy.2443" TargetMode="External"/><Relationship Id="rId44" Type="http://schemas.openxmlformats.org/officeDocument/2006/relationships/hyperlink" Target="https://doi.org/10.1002/sim.4067"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371/journal.pone.0261185" TargetMode="External"/><Relationship Id="rId35" Type="http://schemas.openxmlformats.org/officeDocument/2006/relationships/hyperlink" Target="http://cran" TargetMode="External"/><Relationship Id="rId43" Type="http://schemas.openxmlformats.org/officeDocument/2006/relationships/hyperlink" Target="https://doi.org/10.1002/97804703166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0</TotalTime>
  <Pages>1</Pages>
  <Words>8157</Words>
  <Characters>46496</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61</cp:revision>
  <dcterms:created xsi:type="dcterms:W3CDTF">2022-10-19T14:09:00Z</dcterms:created>
  <dcterms:modified xsi:type="dcterms:W3CDTF">2022-11-16T04:12:00Z</dcterms:modified>
</cp:coreProperties>
</file>